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ACFF03" w14:textId="0EA95DC3" w:rsidR="005930A3" w:rsidRDefault="009D6ECF" w:rsidP="002C4818">
      <w:pPr>
        <w:rPr>
          <w:rFonts w:cs="Times New Roman"/>
        </w:rPr>
      </w:pPr>
      <w:r>
        <w:rPr>
          <w:rFonts w:cs="Times New Roman"/>
          <w:b/>
        </w:rPr>
        <w:t xml:space="preserve">Model Organism </w:t>
      </w:r>
      <w:r w:rsidRPr="0006172A">
        <w:rPr>
          <w:rFonts w:cs="Times New Roman"/>
          <w:b/>
        </w:rPr>
        <w:t xml:space="preserve">Aim </w:t>
      </w:r>
      <w:r>
        <w:rPr>
          <w:rFonts w:cs="Times New Roman"/>
          <w:b/>
        </w:rPr>
        <w:t>2</w:t>
      </w:r>
      <w:r w:rsidRPr="0006172A">
        <w:rPr>
          <w:rFonts w:cs="Times New Roman"/>
          <w:b/>
        </w:rPr>
        <w:t>: Determine the effect</w:t>
      </w:r>
      <w:r>
        <w:rPr>
          <w:rFonts w:cs="Times New Roman"/>
          <w:b/>
        </w:rPr>
        <w:t xml:space="preserve">s </w:t>
      </w:r>
      <w:r w:rsidRPr="0006172A">
        <w:rPr>
          <w:rFonts w:cs="Times New Roman"/>
          <w:b/>
        </w:rPr>
        <w:t xml:space="preserve">of </w:t>
      </w:r>
      <w:r>
        <w:rPr>
          <w:rFonts w:cs="Times New Roman"/>
          <w:b/>
        </w:rPr>
        <w:t xml:space="preserve">gestational manipulation of the feeding window on offspring health at birth, during growth and development, and in response to Western dietary challenge. </w:t>
      </w:r>
      <w:r w:rsidRPr="0006172A">
        <w:rPr>
          <w:rFonts w:cs="Times New Roman"/>
          <w:b/>
        </w:rPr>
        <w:t xml:space="preserve"> </w:t>
      </w:r>
    </w:p>
    <w:p w14:paraId="1A3E2E56" w14:textId="0F8F4285" w:rsidR="009910C5" w:rsidRPr="009910C5" w:rsidRDefault="009910C5" w:rsidP="009910C5">
      <w:pPr>
        <w:pStyle w:val="Heading2"/>
      </w:pPr>
      <w:r>
        <w:t xml:space="preserve">Background: </w:t>
      </w:r>
    </w:p>
    <w:p w14:paraId="15AB23A6" w14:textId="5E5B6247" w:rsidR="003C4CBF" w:rsidRDefault="003C4CBF" w:rsidP="003C4CBF">
      <w:pPr>
        <w:pStyle w:val="Heading3"/>
      </w:pPr>
      <w:r>
        <w:t>Childhood origins of metabolic disease</w:t>
      </w:r>
    </w:p>
    <w:p w14:paraId="3B20A870" w14:textId="3DEDAF79" w:rsidR="00F94EB9" w:rsidRDefault="00601C31" w:rsidP="00601C31">
      <w:r>
        <w:t xml:space="preserve">Many studies corroborate the ability of child health markers to modulate risk of chronic disease markers in adulthood. The developmental origins of health and disease hypothesis, introduced by David Barker in the 1980’s, is a nascent field that evaluates the effects of in utero exposure on offspring health, growth, and development from infancy to adulthood </w:t>
      </w:r>
      <w:r w:rsidRPr="002F17B4">
        <w:fldChar w:fldCharType="begin"/>
      </w:r>
      <w:r w:rsidR="003D11DB">
        <w:instrText xml:space="preserve"> ADDIN ZOTERO_ITEM CSL_CITATION {"citationID":"a24rbaclebh","properties":{"formattedCitation":"(Suzuki, 2018)","plainCitation":"(Suzuki, 2018)","noteIndex":0},"citationItems":[{"id":278,"uris":["http://zotero.org/users/5073745/items/P8PKLT8G"],"uri":["http://zotero.org/users/5073745/items/P8PKLT8G"],"itemData":{"id":278,"type":"article-journal","abstract":"Since its debut in a ground-breaking report by Barker and Osmond in 1986, the concept of the Developmental Origins of Health and Disease (DOHaD) has been further developed in several aspects. Its methodology and conclusions relating to proposed origins and outcomes of early life events have been developing and spreading internationally. Indeed, the DOHaD concept now seems to have influenced many fields of research. This article aims to briefly review why the DOHaD concept is important in biomedical science, how it has developed, is currently developing, and how it should develop in future.","container-title":"Journal of Developmental Origins of Health and Disease","DOI":"10.1017/S2040174417000691","ISSN":"2040-1744, 2040-1752","issue":"3","language":"en","page":"266-269","source":"Cambridge Core","title":"The developing world of DOHaD","volume":"9","author":[{"family":"Suzuki","given":"K."}],"issued":{"date-parts":[["2018",6]]}}}],"schema":"https://github.com/citation-style-language/schema/raw/master/csl-citation.json"} </w:instrText>
      </w:r>
      <w:r w:rsidRPr="002F17B4">
        <w:fldChar w:fldCharType="separate"/>
      </w:r>
      <w:r w:rsidR="003D11DB" w:rsidRPr="003D11DB">
        <w:rPr>
          <w:rFonts w:cs="Times New Roman"/>
        </w:rPr>
        <w:t>(Suzuki, 2018)</w:t>
      </w:r>
      <w:r w:rsidRPr="002F17B4">
        <w:fldChar w:fldCharType="end"/>
      </w:r>
      <w:r w:rsidRPr="002F17B4">
        <w:t>.</w:t>
      </w:r>
      <w:r>
        <w:t xml:space="preserve"> The canonical example of the ability of nutritional status to modify offspring health comes from studies of the </w:t>
      </w:r>
      <w:r w:rsidR="003C4CBF">
        <w:t>Dutch hunger winter</w:t>
      </w:r>
      <w:r>
        <w:t xml:space="preserve">, where in the Netherlands, rations of food were extremely limited </w:t>
      </w:r>
      <w:r w:rsidR="00441BCA">
        <w:t xml:space="preserve">(as little as 400-800 kcals per day) </w:t>
      </w:r>
      <w:r>
        <w:t xml:space="preserve">and health records of births were extremely thorough. </w:t>
      </w:r>
      <w:r w:rsidR="00441BCA">
        <w:t xml:space="preserve">As described by many, children who experienced the famine </w:t>
      </w:r>
      <w:r w:rsidR="00441BCA" w:rsidRPr="00D12BD4">
        <w:rPr>
          <w:i/>
        </w:rPr>
        <w:t>in utero</w:t>
      </w:r>
      <w:r w:rsidR="00441BCA">
        <w:t xml:space="preserve"> had differential health risk</w:t>
      </w:r>
      <w:r w:rsidR="00D12BD4">
        <w:t xml:space="preserve"> </w:t>
      </w:r>
      <w:r w:rsidR="00441BCA" w:rsidRPr="00D12BD4">
        <w:fldChar w:fldCharType="begin"/>
      </w:r>
      <w:r w:rsidR="003D11DB">
        <w:instrText xml:space="preserve"> ADDIN ZOTERO_ITEM CSL_CITATION {"citationID":"a1la6prjh4b","properties":{"formattedCitation":"(Schulz, 2010)","plainCitation":"(Schulz, 2010)","noteIndex":0},"citationItems":[{"id":124,"uris":["http://zotero.org/users/5073745/items/RN6256VM"],"uri":["http://zotero.org/users/5073745/items/RN6256VM"],"itemData":{"id":124,"type":"article-journal","container-title":"Proceedings of the National Academy of Sciences of the United States of America","DOI":"10.1073/pnas.1012911107","ISSN":"0027-8424","issue":"39","journalAbbreviation":"Proc Natl Acad Sci U S A","note":"PMID: 20855592\nPMCID: PMC2947916","page":"16757-16758","source":"PubMed Central","title":"The Dutch Hunger Winter and the developmental origins of health and disease","volume":"107","author":[{"family":"Schulz","given":"Laura C."}],"issued":{"date-parts":[["2010",9,28]]}}}],"schema":"https://github.com/citation-style-language/schema/raw/master/csl-citation.json"} </w:instrText>
      </w:r>
      <w:r w:rsidR="00441BCA" w:rsidRPr="00D12BD4">
        <w:fldChar w:fldCharType="separate"/>
      </w:r>
      <w:r w:rsidR="003D11DB" w:rsidRPr="003D11DB">
        <w:rPr>
          <w:rFonts w:cs="Times New Roman"/>
        </w:rPr>
        <w:t>(Schulz, 2010)</w:t>
      </w:r>
      <w:r w:rsidR="00441BCA" w:rsidRPr="00D12BD4">
        <w:fldChar w:fldCharType="end"/>
      </w:r>
      <w:r w:rsidR="00441BCA" w:rsidRPr="00D12BD4">
        <w:t>.</w:t>
      </w:r>
      <w:r w:rsidR="00441BCA">
        <w:t xml:space="preserve"> </w:t>
      </w:r>
      <w:r w:rsidR="00D12BD4">
        <w:t xml:space="preserve">Babies whose mothers were nutrient restricted in early gestation had normal birth weights, but those whose mothers were experiencing the famine in mid and late gestation had reduced birth weights. Furthermore, effects of the famine on adult health were distinct to the period in which offspring were exposed, early gestation offspring had greater incidence of obesity and dyslipidemia, and those exposed in mid gestation had evidence of reduced kidney function in adulthood. </w:t>
      </w:r>
      <w:r w:rsidR="00A11AE2">
        <w:t xml:space="preserve">The different effects of famine by periods of gestation may be explained by the main organ system developing during that time. Kidneys experience rapid growth during mid gestation </w:t>
      </w:r>
      <w:r w:rsidR="00027561" w:rsidRPr="00A11AE2">
        <w:fldChar w:fldCharType="begin"/>
      </w:r>
      <w:r w:rsidR="003D11DB">
        <w:instrText xml:space="preserve"> ADDIN ZOTERO_ITEM CSL_CITATION {"citationID":"dzeIK381","properties":{"formattedCitation":"(Ross &amp; Desai, 2005)","plainCitation":"(Ross &amp; Desai, 2005)","dontUpdate":true,"noteIndex":0},"citationItems":[{"id":119,"uris":["http://zotero.org/users/5073745/items/RN379VSF"],"uri":["http://zotero.org/users/5073745/items/RN379VSF"],"itemData":{"id":119,"type":"article-journal","abstract":"The process whereby a stimulus or stress at a critical or sensitive period of development has long-term effects is termed “programming.” Studies in humans and animals convincingly demonstrate that environmental perturbations in utero may permanently change organ structure and metabolism and/or alter homeostatic regulatory mechanisms among the offspring. These programmed changes may be the origins of adult diseases, including cardiovascular disease, obesity, and diabetes. Throughout evolution and development, humans and animals have been exposed to two common environmental stresses, drought and famine. Notably, drought-induced water deprivation is associated with dehydration anorexia and thus a concomitant potential nutrient stress. Our laboratory has performed studies among pregnant rat and sheep in which we simulate drought conditions via maternal dehydration and famine conditions via nutrient restriction. Maternal dehydration results in low-birth-weight offspring, which demonstrate gender-specific plasma hypernatremia and hypertonicity and arterial hypertension. Gestational nutrient restriction also resulted in low-birth-weight offspring. If permitted rapid catch-up growth by nutrient availability, these offspring demonstrate evidence of increased body weight and body fat, and leptin resistance as adults. Conversely, if the catch-up growth is delayed by nutrition restriction, the offspring exhibit normal body weight, body fat, and plasma leptin levels as adults. These studies indicate that osmoregulatory and cardiovascular homeostasis and phenotypic predisposition to obesity may be programmed in utero. Importantly, these results suggest that programming effects may be either potentiated or prevented by interventions during the neonatal period.","container-title":"American Journal of Physiology-Regulatory, Integrative and Comparative Physiology","DOI":"10.1152/ajpregu.00418.2004","ISSN":"0363-6119","issue":"1","journalAbbreviation":"American Journal of Physiology-Regulatory, Integrative and Comparative Physiology","page":"R25-R33","source":"physiology.org (Atypon)","title":"Gestational programming: population survival effects of drought and famine during pregnancy","title-short":"Gestational programming","volume":"288","author":[{"family":"Ross","given":"Michael G."},{"family":"Desai","given":"Mina"}],"issued":{"date-parts":[["2005",1,1]]}}}],"schema":"https://github.com/citation-style-language/schema/raw/master/csl-citation.json"} </w:instrText>
      </w:r>
      <w:r w:rsidR="00027561" w:rsidRPr="00A11AE2">
        <w:fldChar w:fldCharType="separate"/>
      </w:r>
      <w:r w:rsidR="00027561" w:rsidRPr="00A11AE2">
        <w:rPr>
          <w:rFonts w:cs="Times New Roman"/>
        </w:rPr>
        <w:t>(Rosenblum, Pal, &amp; Reidy, 2017)</w:t>
      </w:r>
      <w:r w:rsidR="00027561" w:rsidRPr="00A11AE2">
        <w:fldChar w:fldCharType="end"/>
      </w:r>
      <w:r w:rsidR="00A11AE2">
        <w:t xml:space="preserve">. </w:t>
      </w:r>
      <w:r w:rsidR="00B5594A">
        <w:t xml:space="preserve">Further evaluation of this data not only found population incidence-level associations with disease,  but molecular changes to the epigenome surrounds the IGF1 </w:t>
      </w:r>
      <w:r w:rsidR="00B5594A" w:rsidRPr="007C26A4">
        <w:t xml:space="preserve">gene </w:t>
      </w:r>
      <w:r w:rsidR="00B5594A" w:rsidRPr="007C26A4">
        <w:fldChar w:fldCharType="begin"/>
      </w:r>
      <w:r w:rsidR="003D11DB">
        <w:instrText xml:space="preserve"> ADDIN ZOTERO_ITEM CSL_CITATION {"citationID":"a1t02vqdpac","properties":{"formattedCitation":"(Heijmans et al., 2008)","plainCitation":"(Heijmans et al., 2008)","noteIndex":0},"citationItems":[{"id":181,"uris":["http://zotero.org/users/5073745/items/ES6TTHU8"],"uri":["http://zotero.org/users/5073745/items/ES6TTHU8"],"itemData":{"id":181,"type":"article-journal","abstract":"Extensive epidemiologic studies have suggested that adult disease risk is associated with adverse environmental conditions early in development. Although the mechanisms behind these relationships are unclear, an involvement of epigenetic dysregulation has been hypothesized. Here we show that individuals who were prenatally exposed to famine during the Dutch Hunger Winter in 1944-45 had, 6 decades later, less DNA methylation of the imprinted IGF2 gene compared with their unexposed, same-sex siblings. The association was specific for periconceptional exposure, reinforcing that very early mammalian development is a crucial period for establishing and maintaining epigenetic marks. These data are the first to contribute empirical support for the hypothesis that early-life environmental conditions can cause epigenetic changes in humans that persist throughout life.","container-title":"Proceedings of the National Academy of Sciences of the United States of America","DOI":"10.1073/pnas.0806560105","ISSN":"1091-6490","issue":"44","journalAbbreviation":"Proc. Natl. Acad. Sci. U.S.A.","language":"eng","note":"PMID: 18955703\nPMCID: PMC2579375","page":"17046-17049","source":"PubMed","title":"Persistent epigenetic differences associated with prenatal exposure to famine in humans","volume":"105","author":[{"family":"Heijmans","given":"Bastiaan T."},{"family":"Tobi","given":"Elmar W."},{"family":"Stein","given":"Aryeh D."},{"family":"Putter","given":"Hein"},{"family":"Blauw","given":"Gerard J."},{"family":"Susser","given":"Ezra S."},{"family":"Slagboom","given":"P. Eline"},{"family":"Lumey","given":"L. H."}],"issued":{"date-parts":[["2008",11,4]]}}}],"schema":"https://github.com/citation-style-language/schema/raw/master/csl-citation.json"} </w:instrText>
      </w:r>
      <w:r w:rsidR="00B5594A" w:rsidRPr="007C26A4">
        <w:fldChar w:fldCharType="separate"/>
      </w:r>
      <w:r w:rsidR="003D11DB" w:rsidRPr="003D11DB">
        <w:rPr>
          <w:rFonts w:cs="Times New Roman"/>
        </w:rPr>
        <w:t>(Heijmans et al., 2008)</w:t>
      </w:r>
      <w:r w:rsidR="00B5594A" w:rsidRPr="007C26A4">
        <w:fldChar w:fldCharType="end"/>
      </w:r>
      <w:r w:rsidR="00B5594A">
        <w:t xml:space="preserve">. </w:t>
      </w:r>
      <w:r w:rsidR="00D12BD4">
        <w:t xml:space="preserve">This suggests that the </w:t>
      </w:r>
      <w:r w:rsidR="002F17B4">
        <w:t>gestation and the nutritional environment durin</w:t>
      </w:r>
      <w:r w:rsidR="00A11AE2">
        <w:t>g</w:t>
      </w:r>
      <w:r w:rsidR="002F17B4">
        <w:t xml:space="preserve"> gestation</w:t>
      </w:r>
      <w:r w:rsidR="00A11AE2">
        <w:t xml:space="preserve"> can program offspring health later in life.</w:t>
      </w:r>
    </w:p>
    <w:p w14:paraId="3C2C8840" w14:textId="0089F4A5" w:rsidR="00F94EB9" w:rsidRDefault="00A11AE2" w:rsidP="00601C31">
      <w:r>
        <w:t xml:space="preserve"> </w:t>
      </w:r>
    </w:p>
    <w:p w14:paraId="0A1858DD" w14:textId="5FEFD270" w:rsidR="003C4CBF" w:rsidRDefault="00F94EB9" w:rsidP="00F94EB9">
      <w:pPr>
        <w:pStyle w:val="Heading3"/>
      </w:pPr>
      <w:r>
        <w:t>Nutrient Restriction in Gestation</w:t>
      </w:r>
    </w:p>
    <w:p w14:paraId="159D33F6" w14:textId="1CD7C02F" w:rsidR="00753F6C" w:rsidRPr="003C4CBF" w:rsidRDefault="006F3EA6" w:rsidP="00F94EB9">
      <w:r>
        <w:t xml:space="preserve">Studies of nutrient restriction in gestation in animal models have demonstrated that caloric restriction increases incidence of low birthweight, and may initiate unhealthful catch up growth upon weaning, resulting in excess body weight, body fat, and leptin resistance upon reaching </w:t>
      </w:r>
      <w:r w:rsidRPr="00A11AE2">
        <w:t>adulthood.</w:t>
      </w:r>
      <w:r w:rsidR="00C77546">
        <w:t xml:space="preserve"> </w:t>
      </w:r>
      <w:r w:rsidR="00753F6C" w:rsidRPr="00F94EB9">
        <w:rPr>
          <w:rFonts w:cs="Times New Roman"/>
        </w:rPr>
        <w:t xml:space="preserve">Experiments with restrictive feeding in pregnancy have mostly been accomplished using mild to moderate caloric restriction, not time-related restriction. In animals, caloric restriction during pregnancy results in lower birth weights than </w:t>
      </w:r>
      <w:r w:rsidR="00753F6C" w:rsidRPr="00F94EB9">
        <w:rPr>
          <w:rFonts w:cs="Times New Roman"/>
          <w:i/>
        </w:rPr>
        <w:t>ad libitum</w:t>
      </w:r>
      <w:r w:rsidR="00753F6C" w:rsidRPr="00F94EB9">
        <w:rPr>
          <w:rFonts w:cs="Times New Roman"/>
        </w:rPr>
        <w:t xml:space="preserve"> feeding</w:t>
      </w:r>
      <w:r w:rsidR="00287DAE">
        <w:rPr>
          <w:rFonts w:cs="Times New Roman"/>
        </w:rPr>
        <w:t xml:space="preserve"> </w:t>
      </w:r>
      <w:r w:rsidR="00753F6C" w:rsidRPr="00F94EB9">
        <w:rPr>
          <w:rFonts w:cs="Times New Roman"/>
        </w:rPr>
        <w:fldChar w:fldCharType="begin"/>
      </w:r>
      <w:r w:rsidR="00753F6C" w:rsidRPr="00F94EB9">
        <w:rPr>
          <w:rFonts w:cs="Times New Roman"/>
        </w:rPr>
        <w:instrText xml:space="preserve"> ADDIN ZOTERO_ITEM CSL_CITATION {"citationID":"6IOiQfiq","properties":{"formattedCitation":"(Cunha et al., 2015; Govic, Penman, Tammer, &amp; Paolini, 2016)","plainCitation":"(Cunha et al., 2015; Govic, Penman, Tammer, &amp; Paolini, 2016)","noteIndex":0},"citationItems":[{"id":"TXQm0O0K/t3B5POBv","uris":["http://zotero.org/users/local/2BJQ9o4N/items/7XRDXS6X"],"uri":["http://zotero.org/users/local/2BJQ9o4N/items/7XRDXS6X"],"itemData":{"id":265,"type":"article-journal","title":"Paternal calorie restriction prior to conception alters anxiety-like behavior of the adult rat progeny","container-title":"Psychoneuroendocrinology","page":"1-11","volume":"64","source":"PubMed","abstract":"The maternal environment influences a broad range of phenotypic outcomes for offspring, with anxiety-like behavior being particularly susceptible to maternal environmental perturbations. Much less is known regarding paternal environmental influences. To investigate this, adult male rats were exposed to 25% calorie restriction (CR) or glucocorticoid elevation (CORT; 200 μg/ml of corticosterone in drinking water) for </w:instrText>
      </w:r>
      <w:r w:rsidR="00753F6C" w:rsidRPr="00F94EB9">
        <w:rPr>
          <w:rFonts w:ascii="Cambria Math" w:hAnsi="Cambria Math" w:cs="Cambria Math"/>
        </w:rPr>
        <w:instrText>∼</w:instrText>
      </w:r>
      <w:r w:rsidR="00753F6C" w:rsidRPr="00F94EB9">
        <w:rPr>
          <w:rFonts w:cs="Times New Roman"/>
        </w:rPr>
        <w:instrText xml:space="preserve"> 6 weeks prior to breeding. Elevated plus maze (EPM), open field (OF), predator odor (cat urine), and acoustic startle/pre-pulse inhibition (AS/PPI) were characterised in the adult male offspring. Plasma concentrations of corticotrophin-releasing hormone (CRF), adrenocorticotropin hormone (ACTH), and serum leptin were characterised in both sires and offspring. Maternal care received by litters was additionally observed. Expectedly, CR and CORT treatment attenuated weight gain, whilst only CR induced anxiolytic behavior in the EPM. The adult offspring sired by CR males also demonstrated a reduction in weight gain, food intake and serum leptin levels when compared to controls. Moreover, CR offspring demonstrated an anxiolytic-like profile in the EPM and OF, enhanced habituation to the AS pulse, reduced PPI, but no alteration to predator odor induced defensiveness compared to control. CORT offspring failed to demonstrate any behavioral differences from controls, however, exhibited a trend towards reduced ACTH and leptin concentration. Collectively, the results indicate that a reduction in calories in males prior to conception can affect the behavior of adult offspring. The phenotypic transmission of CR experiences from fathers to the progeny could potentially be mediated epigenetically. The role of glucocorticoid elevation and maternal care are also discussed.","DOI":"10.1016/j.psyneuen.2015.10.020","ISSN":"1873-3360","note":"PMID: 26571216","journalAbbreviation":"Psychoneuroendocrinology","language":"eng","author":[{"family":"Govic","given":"Antonina"},{"family":"Penman","given":"Jim"},{"family":"Tammer","given":"Amanda H."},{"family":"Paolini","given":"Antonio G."}],"issued":{"date-parts":[["2016",2]]}}},{"id":"TXQm0O0K/NchQuuXB","uris":["http://zotero.org/users/local/2BJQ9o4N/items/WLHPJ6SU"],"uri":["http://zotero.org/users/local/2BJQ9o4N/items/WLHPJ6SU"],"itemData":{"id":355,"type":"article-journal","title":"Both food restriction and high-fat diet during gestation induce low birth weight and altered physical activity in adult rat offspring: the \"Similarities in the Inequalities\" model","container-title":"PloS One","page":"e0118586","volume":"10","issue":"3","source":"PubMed","abstract":"We have previously described a theoretical model in humans, called \"Similarities in the Inequalities\", in which extremely unequal social backgrounds coexist in a complex scenario promoting similar health outcomes in adulthood. Based on the potential applicability of and to further explore the \"similarities in the inequalities\" phenomenon, this study used a rat model to investigate the effect of different nutritional backgrounds during gestation on the willingness of offspring to engage in physical activity in adulthood. Sprague-Dawley rats were time mated and randomly allocated to one of three dietary groups: Control (Adlib), receiving standard laboratory chow ad libitum; 50% food restricted (FR), receiving 50% of the ad libitum-fed dam's habitual intake; or high-fat diet (HF), receiving a diet containing 23% fat. The diets were provided from day 10 of pregnancy until weaning. Within 24 hours of birth, pups were cross-fostered to other dams, forming the following groups: Adlib_Adlib, FR_Adlib, and HF_Adlib. Maternal chow consumption and weight gain, and offspring birth weight, growth, physical activity (one week of free exercise in running wheels), abdominal adiposity and biochemical data were evaluated. Western blot was performed to assess D2 receptors in the dorsal striatum. The \"similarities in the inequalities\" effect was observed on birth weight (both FR and HF groups were smaller than the Adlib group at birth) and physical activity (both FR_Adlib and HF_Adlib groups were different from the Adlib_Adlib group, with less active males and more active females). Our findings contribute to the view that health inequalities in fetal life may program the health outcomes manifested in offspring adult life (such as altered physical activity and metabolic parameters), probably through different biological mechanisms.","DOI":"10.1371/journal.pone.0118586","ISSN":"1932-6203","note":"PMID: 25738800\nPMCID: PMC4349804","shortTitle":"Both food restriction and high-fat diet during gestation induce low birth weight and altered physical activity in adult rat offspring","journalAbbreviation":"PLoS ONE","language":"eng","author":[{"family":"Cunha","given":"Fábio da Silva"},{"family":"Dalle Molle","given":"Roberta"},{"family":"Portella","given":"André Krumel"},{"family":"Benetti","given":"Carla da Silva"},{"family":"Noschang","given":"Cristie"},{"family":"Goldani","given":"Marcelo Zubaran"},{"family":"Silveira","given":"Patrícia Pelufo"}],"issued":{"date-parts":[["2015"]]}}}],"schema":"https://github.com/citation-style-language/schema/raw/master/csl-citation.json"} </w:instrText>
      </w:r>
      <w:r w:rsidR="00753F6C" w:rsidRPr="00F94EB9">
        <w:rPr>
          <w:rFonts w:cs="Times New Roman"/>
        </w:rPr>
        <w:fldChar w:fldCharType="separate"/>
      </w:r>
      <w:r w:rsidR="00753F6C" w:rsidRPr="00F94EB9">
        <w:rPr>
          <w:rFonts w:cs="Times New Roman"/>
        </w:rPr>
        <w:t>(Cunha et al., 2015; Govic, Penman, Tammer, &amp; Paolini, 2016)</w:t>
      </w:r>
      <w:r w:rsidR="00753F6C" w:rsidRPr="00F94EB9">
        <w:rPr>
          <w:rFonts w:cs="Times New Roman"/>
        </w:rPr>
        <w:fldChar w:fldCharType="end"/>
      </w:r>
      <w:r w:rsidR="00287DAE">
        <w:rPr>
          <w:rFonts w:cs="Times New Roman"/>
        </w:rPr>
        <w:t>.</w:t>
      </w:r>
      <w:r w:rsidR="00753F6C" w:rsidRPr="00F94EB9">
        <w:rPr>
          <w:rFonts w:cs="Times New Roman"/>
        </w:rPr>
        <w:t xml:space="preserve"> Having a lower birth weight has been independently associated with greater incidence of metabolic disease. Notably, infants born small for gestational age (SGA) are at increased risk for hypertension, type II diabetes, obesity, heart disease, stroke, renal failure, and even precocious pubertal development</w:t>
      </w:r>
      <w:r w:rsidR="00287DAE">
        <w:rPr>
          <w:rFonts w:cs="Times New Roman"/>
        </w:rPr>
        <w:t xml:space="preserve"> </w:t>
      </w:r>
      <w:r w:rsidR="00753F6C" w:rsidRPr="00F94EB9">
        <w:rPr>
          <w:rFonts w:cs="Times New Roman"/>
        </w:rPr>
        <w:fldChar w:fldCharType="begin"/>
      </w:r>
      <w:r w:rsidR="00753F6C" w:rsidRPr="00F94EB9">
        <w:rPr>
          <w:rFonts w:cs="Times New Roman"/>
        </w:rPr>
        <w:instrText xml:space="preserve"> ADDIN ZOTERO_ITEM CSL_CITATION {"citationID":"nr7qmrv3","properties":{"formattedCitation":"(Metrustry et al., 2018; Seckl &amp; Holmes, 2007)","plainCitation":"(Metrustry et al., 2018; Seckl &amp; Holmes, 2007)","noteIndex":0},"citationItems":[{"id":"TXQm0O0K/hoTCXhls","uris":["http://zotero.org/users/local/2BJQ9o4N/items/UY4WIVYJ"],"uri":["http://zotero.org/users/local/2BJQ9o4N/items/UY4WIVYJ"],"itemData":{"id":224,"type":"article-journal","title":"Mechanisms of disease: glucocorticoids, their placental metabolism and fetal 'programming' of adult pathophysiology","container-title":"Nature Clinical Practice. Endocrinology &amp; Metabolism","page":"479-488","volume":"3","issue":"6","source":"PubMed","abstract":"Epidemiological evidence suggests that an adverse prenatal environment permanently 'programs' physiology and increases the risk of cardiovascular, metabolic, neuroendocrine and psychiatric disorders in adulthood. Prenatal stress or exposure to excess glucocorticoids might provide the link between fetal maturation and adult pathophysiology. In a variety of animal models, prenatal stress, glucocorticoid exposure and inhibition (or knockout of) 11beta-hydroxysteroid dehydrogenase type 2 (11beta-HSD2)--the fetoplacental barrier to maternal glucocorticoids--reduce birth weight and cause increases in adult blood pressure, glucose levels, hypothalamic-pituitary-adrenal (HPA) axis activity and anxiety-related behaviors. In humans, mutations in the gene that encodes 11beta- hydroxysteroid dehydrogenase type 2 are associated with low birth weight. Babies with low birth weight have higher plasma cortisol levels throughout life, which indicates HPA-axis programming. In human pregnancy, severe maternal stress affects the offspring's HPA axis and is associated with neuropsychiatric disorders; moreover, maternal glucocorticoid therapy alters offspring brain function. The molecular mechanisms that underlie prenatal programming might reflect permanent changes in the expression of specific transcription factors, including the glucocorticoid receptor; tissue specific effects reflect modification of one or more of the multiple alternative first exons or promoters of the glucocorticoid receptor gene. Intriguingly, some of these effects seem to be inherited by subsequent generations that are unexposed to exogenous glucocorticoids at any point in their lifespan from fertilization, which implies that these epigenetic effects persist.","DOI":"10.1038/ncpendmet0515","ISSN":"1745-8374","note":"PMID: 17515892","shortTitle":"Mechanisms of disease","journalAbbreviation":"Nat Clin Pract Endocrinol Metab","language":"eng","author":[{"family":"Seckl","given":"Jonathan R."},{"family":"Holmes","given":"Megan C."}],"issued":{"date-parts":[["2007",6]]}}},{"id":"TXQm0O0K/vq02oyZP","uris":["http://zotero.org/users/local/2BJQ9o4N/items/Z9AZTK5P"],"uri":["http://zotero.org/users/local/2BJQ9o4N/items/Z9AZTK5P"],"itemData":{"id":298,"type":"article-journal","title":"Metabolomic signatures of low birthweight: Pathways to insulin resistance and oxidative stress","container-title":"PloS One","page":"e0194316","volume":"13","issue":"3","source":"PubMed","abstract":"Several studies suggest that low birthweight resulting from restricted intrauterine growth can leave a metabolic footprint which may persist into adulthood. To investigate this, we performed metabolomic profiling on 5036 female twins, aged 18-80, with weight at birth information available from the TwinsUK cohort and performed independent replication in two additional cohorts. Out of 422 compounds tested, 25 metabolites associated with birthweight in these twins, replicated in 1951 men and women from the Hertfordshire Cohort Study (HCS, aged 66) and in 2391 men and women from the North Finland Birth 1986 cohort (NFBC, aged 16). We found distinct heterogeneity between sexes and, after adjusting for multiple tests and heterogeneity, two metabolites were reproducible overall (propionylcarnitine and 3-4-hydroxyphenyllactate). Testing women only, we found other metabolites associated with lower birthweight from the meta-analysis of the three cohorts (2-hydroxy-butyric acid and γ-glutamylleucine). Higher levels of all these metabolites can be linked to insulin resistance, oxidative stress or a dysfunction of energy metabolism, suggesting that low birthweight in both twins and singletons are having an impact on these pathways in adulthood.","DOI":"10.1371/journal.pone.0194316","ISSN":"1932-6203","note":"PMID: 29566009\nPMCID: PMC5863971","shortTitle":"Metabolomic signatures of low birthweight","journalAbbreviation":"PLoS ONE","language":"eng","author":[{"family":"Metrustry","given":"Sarah Jane"},{"family":"Karhunen","given":"Ville"},{"family":"Edwards","given":"Mark H."},{"family":"Menni","given":"Cristina"},{"family":"Geisendorfer","given":"Thomas"},{"family":"Huber","given":"Anja"},{"family":"Reichel","given":"Christian"},{"family":"Dennison","given":"Elaine M."},{"family":"Cooper","given":"Cyrus"},{"family":"Spector","given":"Tim"},{"family":"Jarvelin","given":"Marjo-Riitta"},{"family":"Valdes","given":"Ana M."}],"issued":{"date-parts":[["2018"]]}}}],"schema":"https://github.com/citation-style-language/schema/raw/master/csl-citation.json"} </w:instrText>
      </w:r>
      <w:r w:rsidR="00753F6C" w:rsidRPr="00F94EB9">
        <w:rPr>
          <w:rFonts w:cs="Times New Roman"/>
        </w:rPr>
        <w:fldChar w:fldCharType="separate"/>
      </w:r>
      <w:r w:rsidR="00753F6C" w:rsidRPr="00F94EB9">
        <w:rPr>
          <w:rFonts w:cs="Times New Roman"/>
        </w:rPr>
        <w:t>(Metrustry et al., 2018; Seckl &amp; Holmes, 2007)</w:t>
      </w:r>
      <w:r w:rsidR="00753F6C" w:rsidRPr="00F94EB9">
        <w:rPr>
          <w:rFonts w:cs="Times New Roman"/>
        </w:rPr>
        <w:fldChar w:fldCharType="end"/>
      </w:r>
      <w:r w:rsidR="00B07089">
        <w:rPr>
          <w:rFonts w:cs="Times New Roman"/>
        </w:rPr>
        <w:t>.</w:t>
      </w:r>
      <w:r w:rsidR="00753F6C" w:rsidRPr="00F94EB9">
        <w:rPr>
          <w:rFonts w:cs="Times New Roman"/>
        </w:rPr>
        <w:t xml:space="preserve"> This is thought to be related to programming </w:t>
      </w:r>
      <w:r w:rsidR="00753F6C" w:rsidRPr="00F94EB9">
        <w:rPr>
          <w:rFonts w:cs="Times New Roman"/>
          <w:i/>
        </w:rPr>
        <w:t>in utero</w:t>
      </w:r>
      <w:r w:rsidR="00287DAE">
        <w:rPr>
          <w:rFonts w:cs="Times New Roman"/>
          <w:i/>
        </w:rPr>
        <w:t xml:space="preserve"> </w:t>
      </w:r>
      <w:r w:rsidR="00287DAE">
        <w:rPr>
          <w:rFonts w:cs="Times New Roman"/>
        </w:rPr>
        <w:t xml:space="preserve"> for a nutrient-restricted environment whereas the post-natal environment is not one that is restricted, making those programmed adaptations from gestation inappropriate for the outside food environment</w:t>
      </w:r>
      <w:r w:rsidR="00753F6C" w:rsidRPr="00F94EB9">
        <w:rPr>
          <w:rFonts w:cs="Times New Roman"/>
        </w:rPr>
        <w:t>.</w:t>
      </w:r>
    </w:p>
    <w:p w14:paraId="51292346" w14:textId="77777777" w:rsidR="00F94EB9" w:rsidRDefault="00F94EB9" w:rsidP="00261C91">
      <w:pPr>
        <w:pStyle w:val="Heading3"/>
      </w:pPr>
    </w:p>
    <w:p w14:paraId="4CBE6B73" w14:textId="4456CDFC" w:rsidR="003E73ED" w:rsidRDefault="00486BAB" w:rsidP="00261C91">
      <w:pPr>
        <w:pStyle w:val="Heading3"/>
      </w:pPr>
      <w:r>
        <w:t xml:space="preserve">Early life </w:t>
      </w:r>
      <w:r w:rsidR="003E73ED">
        <w:t>exposure to time restricted feeding</w:t>
      </w:r>
    </w:p>
    <w:p w14:paraId="567BE0CE" w14:textId="661B0E23" w:rsidR="007D2451" w:rsidRDefault="00790193" w:rsidP="002C4818">
      <w:pPr>
        <w:rPr>
          <w:rFonts w:cs="Times New Roman"/>
        </w:rPr>
      </w:pPr>
      <w:r>
        <w:rPr>
          <w:rFonts w:cs="Times New Roman"/>
        </w:rPr>
        <w:t>Early life is characterized by rapid rates of growth and differentiation and furthermore</w:t>
      </w:r>
      <w:r w:rsidR="00077B30">
        <w:rPr>
          <w:rFonts w:cs="Times New Roman"/>
        </w:rPr>
        <w:t xml:space="preserve"> is a critical period </w:t>
      </w:r>
      <w:r>
        <w:rPr>
          <w:rFonts w:cs="Times New Roman"/>
        </w:rPr>
        <w:t>for programming propensity for dysmetabolism</w:t>
      </w:r>
      <w:r w:rsidR="00077B30">
        <w:rPr>
          <w:rFonts w:cs="Times New Roman"/>
        </w:rPr>
        <w:t xml:space="preserve">. There is </w:t>
      </w:r>
      <w:r>
        <w:rPr>
          <w:rFonts w:cs="Times New Roman"/>
        </w:rPr>
        <w:t xml:space="preserve">substantial </w:t>
      </w:r>
      <w:r w:rsidR="00077B30">
        <w:rPr>
          <w:rFonts w:cs="Times New Roman"/>
        </w:rPr>
        <w:t xml:space="preserve">evidence that </w:t>
      </w:r>
      <w:r>
        <w:rPr>
          <w:rFonts w:cs="Times New Roman"/>
        </w:rPr>
        <w:t xml:space="preserve">gestation </w:t>
      </w:r>
      <w:r w:rsidR="00077B30">
        <w:rPr>
          <w:rFonts w:cs="Times New Roman"/>
        </w:rPr>
        <w:t xml:space="preserve">is a critical time for future offspring health. </w:t>
      </w:r>
      <w:r w:rsidR="00287DAE">
        <w:rPr>
          <w:rFonts w:cs="Times New Roman"/>
        </w:rPr>
        <w:t>The</w:t>
      </w:r>
      <w:r w:rsidR="00077B30">
        <w:rPr>
          <w:rFonts w:cs="Times New Roman"/>
        </w:rPr>
        <w:t xml:space="preserve"> immediate post-natal life and time </w:t>
      </w:r>
      <w:r w:rsidR="0045654F">
        <w:rPr>
          <w:rFonts w:cs="Times New Roman"/>
        </w:rPr>
        <w:lastRenderedPageBreak/>
        <w:t>preceding</w:t>
      </w:r>
      <w:r w:rsidR="00077B30">
        <w:rPr>
          <w:rFonts w:cs="Times New Roman"/>
        </w:rPr>
        <w:t xml:space="preserve"> adulthood are also crucial in determining risk of ill health in adult life. </w:t>
      </w:r>
      <w:r w:rsidR="007D2451">
        <w:rPr>
          <w:rFonts w:cs="Times New Roman"/>
        </w:rPr>
        <w:t>The largest literature of maternal time-restricted feeding in pregnancy exists in women fasting in observance of Ramadan during their pregnancies. These studies show that gestational age is often similar between those who fasted and those who did not fast during pregnancy</w:t>
      </w:r>
      <w:r w:rsidR="00287DAE">
        <w:rPr>
          <w:rFonts w:cs="Times New Roman"/>
        </w:rPr>
        <w:fldChar w:fldCharType="begin"/>
      </w:r>
      <w:r w:rsidR="003D11DB">
        <w:rPr>
          <w:rFonts w:cs="Times New Roman"/>
        </w:rPr>
        <w:instrText xml:space="preserve"> ADDIN ZOTERO_ITEM CSL_CITATION {"citationID":"a69rhmq404","properties":{"formattedCitation":"(Awwad et al., 2012; Daley et al., 2017; Hizli et al., 2012; Savitri et al., 2014)","plainCitation":"(Awwad et al., 2012; Daley et al., 2017; Hizli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287DAE">
        <w:rPr>
          <w:rFonts w:cs="Times New Roman"/>
        </w:rPr>
        <w:fldChar w:fldCharType="separate"/>
      </w:r>
      <w:r w:rsidR="003D11DB" w:rsidRPr="003D11DB">
        <w:rPr>
          <w:rFonts w:cs="Times New Roman"/>
        </w:rPr>
        <w:t>(</w:t>
      </w:r>
      <w:proofErr w:type="spellStart"/>
      <w:r w:rsidR="003D11DB" w:rsidRPr="003D11DB">
        <w:rPr>
          <w:rFonts w:cs="Times New Roman"/>
        </w:rPr>
        <w:t>Awwad</w:t>
      </w:r>
      <w:proofErr w:type="spellEnd"/>
      <w:r w:rsidR="003D11DB" w:rsidRPr="003D11DB">
        <w:rPr>
          <w:rFonts w:cs="Times New Roman"/>
        </w:rPr>
        <w:t xml:space="preserve"> et al., 2012; Daley et al., 2017; Hizli et al., 2012; Savitri et al., 2014)</w:t>
      </w:r>
      <w:r w:rsidR="00287DAE">
        <w:rPr>
          <w:rFonts w:cs="Times New Roman"/>
        </w:rPr>
        <w:fldChar w:fldCharType="end"/>
      </w:r>
      <w:r w:rsidR="007D2451">
        <w:rPr>
          <w:rFonts w:cs="Times New Roman"/>
        </w:rPr>
        <w:t>. Furthermore, there may be a greater incidence in low birth weight babies</w:t>
      </w:r>
      <w:r w:rsidR="00751BC4">
        <w:rPr>
          <w:rFonts w:cs="Times New Roman"/>
        </w:rPr>
        <w:fldChar w:fldCharType="begin"/>
      </w:r>
      <w:r w:rsidR="003D11DB">
        <w:rPr>
          <w:rFonts w:cs="Times New Roman"/>
        </w:rPr>
        <w:instrText xml:space="preserve"> ADDIN ZOTERO_ITEM CSL_CITATION {"citationID":"a2pkt7lot9p","properties":{"formattedCitation":"(Awwad et al., 2012; Savitri et al., 2018)","plainCitation":"(Awwad et al., 2012; Savitri et al., 2018)","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schema":"https://github.com/citation-style-language/schema/raw/master/csl-citation.json"} </w:instrText>
      </w:r>
      <w:r w:rsidR="00751BC4">
        <w:rPr>
          <w:rFonts w:cs="Times New Roman"/>
        </w:rPr>
        <w:fldChar w:fldCharType="separate"/>
      </w:r>
      <w:r w:rsidR="003D11DB" w:rsidRPr="003D11DB">
        <w:rPr>
          <w:rFonts w:cs="Times New Roman"/>
        </w:rPr>
        <w:t>(</w:t>
      </w:r>
      <w:proofErr w:type="spellStart"/>
      <w:r w:rsidR="003D11DB" w:rsidRPr="003D11DB">
        <w:rPr>
          <w:rFonts w:cs="Times New Roman"/>
        </w:rPr>
        <w:t>Awwad</w:t>
      </w:r>
      <w:proofErr w:type="spellEnd"/>
      <w:r w:rsidR="003D11DB" w:rsidRPr="003D11DB">
        <w:rPr>
          <w:rFonts w:cs="Times New Roman"/>
        </w:rPr>
        <w:t xml:space="preserve"> et al., 2012; Savitri et al., 2018)</w:t>
      </w:r>
      <w:r w:rsidR="00751BC4">
        <w:rPr>
          <w:rFonts w:cs="Times New Roman"/>
        </w:rPr>
        <w:fldChar w:fldCharType="end"/>
      </w:r>
      <w:r w:rsidR="007D2451">
        <w:rPr>
          <w:rFonts w:cs="Times New Roman"/>
        </w:rPr>
        <w:t>, especially if the Ramadan fasting took place in the first trimester of pregnancy</w:t>
      </w:r>
      <w:r w:rsidR="00707EA1">
        <w:rPr>
          <w:rFonts w:cs="Times New Roman"/>
        </w:rPr>
        <w:fldChar w:fldCharType="begin"/>
      </w:r>
      <w:r w:rsidR="003D11DB">
        <w:rPr>
          <w:rFonts w:cs="Times New Roman"/>
        </w:rPr>
        <w:instrText xml:space="preserve"> ADDIN ZOTERO_ITEM CSL_CITATION {"citationID":"a1quohaa10r","properties":{"formattedCitation":"(Ziaee et al., 2010)","plainCitation":"(Ziaee et al., 2010)","noteIndex":0},"citationItems":[{"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707EA1">
        <w:rPr>
          <w:rFonts w:cs="Times New Roman"/>
        </w:rPr>
        <w:fldChar w:fldCharType="separate"/>
      </w:r>
      <w:r w:rsidR="003D11DB" w:rsidRPr="003D11DB">
        <w:rPr>
          <w:rFonts w:cs="Times New Roman"/>
        </w:rPr>
        <w:t>(</w:t>
      </w:r>
      <w:proofErr w:type="spellStart"/>
      <w:r w:rsidR="003D11DB" w:rsidRPr="003D11DB">
        <w:rPr>
          <w:rFonts w:cs="Times New Roman"/>
        </w:rPr>
        <w:t>Ziaee</w:t>
      </w:r>
      <w:proofErr w:type="spellEnd"/>
      <w:r w:rsidR="003D11DB" w:rsidRPr="003D11DB">
        <w:rPr>
          <w:rFonts w:cs="Times New Roman"/>
        </w:rPr>
        <w:t xml:space="preserve"> et al., 2010)</w:t>
      </w:r>
      <w:r w:rsidR="00707EA1">
        <w:rPr>
          <w:rFonts w:cs="Times New Roman"/>
        </w:rPr>
        <w:fldChar w:fldCharType="end"/>
      </w:r>
      <w:r w:rsidR="007D2451">
        <w:rPr>
          <w:rFonts w:cs="Times New Roman"/>
        </w:rPr>
        <w:t xml:space="preserve">. </w:t>
      </w:r>
      <w:r w:rsidR="0045654F">
        <w:rPr>
          <w:rFonts w:cs="Times New Roman"/>
        </w:rPr>
        <w:t>However, it is my belief that Ramadan fasting is not a good proxy for TRF during gestation, as it may better model of food entrained chrono</w:t>
      </w:r>
      <w:r w:rsidR="00B07089">
        <w:rPr>
          <w:rFonts w:cs="Times New Roman"/>
        </w:rPr>
        <w:t>-</w:t>
      </w:r>
      <w:r w:rsidR="0045654F">
        <w:rPr>
          <w:rFonts w:cs="Times New Roman"/>
        </w:rPr>
        <w:t>disruption during gestation, which has been shown by Salazar and colleagues to be detrimental to disrupt glucocorticoid stress signaling in rat fetuses, thereby altering their propensity to develop metabolic disease</w:t>
      </w:r>
      <w:r w:rsidR="00287DAE">
        <w:rPr>
          <w:rFonts w:cs="Times New Roman"/>
        </w:rPr>
        <w:t xml:space="preserve"> </w:t>
      </w:r>
      <w:r w:rsidR="0045654F">
        <w:rPr>
          <w:rFonts w:cs="Times New Roman"/>
        </w:rPr>
        <w:fldChar w:fldCharType="begin"/>
      </w:r>
      <w:r w:rsidR="00753F6C">
        <w:rPr>
          <w:rFonts w:cs="Times New Roman"/>
        </w:rPr>
        <w:instrText xml:space="preserve"> ADDIN ZOTERO_ITEM CSL_CITATION {"citationID":"bpYfviPR","properties":{"formattedCitation":"(Salazar et al., 2018)","plainCitation":"(Salazar et al., 2018)","noteIndex":0},"citationItems":[{"id":117,"uris":["http://zotero.org/users/5073745/items/NXMYMF52"],"uri":["http://zotero.org/users/5073745/items/NXMYMF52"],"itemData":{"id":117,"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 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language":"en","page":"5839-5857","source":"Wiley Online Library","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w:instrText>
      </w:r>
      <w:r w:rsidR="00753F6C">
        <w:rPr>
          <w:rFonts w:ascii="Cambria Math" w:hAnsi="Cambria Math" w:cs="Cambria Math"/>
        </w:rPr>
        <w:instrText>‐</w:instrText>
      </w:r>
      <w:r w:rsidR="00753F6C">
        <w:rPr>
          <w:rFonts w:cs="Times New Roman"/>
        </w:rPr>
        <w:instrText>Ferre","given":"M."},{"family":"Torres</w:instrText>
      </w:r>
      <w:r w:rsidR="00753F6C">
        <w:rPr>
          <w:rFonts w:ascii="Cambria Math" w:hAnsi="Cambria Math" w:cs="Cambria Math"/>
        </w:rPr>
        <w:instrText>‐</w:instrText>
      </w:r>
      <w:r w:rsidR="00753F6C">
        <w:rPr>
          <w:rFonts w:cs="Times New Roman"/>
        </w:rPr>
        <w:instrText xml:space="preserve">Farfan","given":"C."}],"issued":{"date-parts":[["2018"]]}}}],"schema":"https://github.com/citation-style-language/schema/raw/master/csl-citation.json"} </w:instrText>
      </w:r>
      <w:r w:rsidR="0045654F">
        <w:rPr>
          <w:rFonts w:cs="Times New Roman"/>
        </w:rPr>
        <w:fldChar w:fldCharType="separate"/>
      </w:r>
      <w:r w:rsidR="0045654F">
        <w:rPr>
          <w:rFonts w:cs="Times New Roman"/>
          <w:noProof/>
        </w:rPr>
        <w:t>(Salazar et al., 2018)</w:t>
      </w:r>
      <w:r w:rsidR="0045654F">
        <w:rPr>
          <w:rFonts w:cs="Times New Roman"/>
        </w:rPr>
        <w:fldChar w:fldCharType="end"/>
      </w:r>
      <w:r w:rsidR="0045654F">
        <w:rPr>
          <w:rFonts w:cs="Times New Roman"/>
        </w:rPr>
        <w:t xml:space="preserve">. </w:t>
      </w:r>
    </w:p>
    <w:p w14:paraId="7F211C90" w14:textId="77777777" w:rsidR="00B07089" w:rsidRDefault="00B07089" w:rsidP="003C4CBF">
      <w:pPr>
        <w:pStyle w:val="Heading4"/>
      </w:pPr>
    </w:p>
    <w:p w14:paraId="6DBEC59B" w14:textId="01C86040" w:rsidR="003C4CBF" w:rsidRDefault="003C4CBF" w:rsidP="003C4CBF">
      <w:pPr>
        <w:pStyle w:val="Heading4"/>
      </w:pPr>
      <w:r>
        <w:t>Early Post-natal Time-Restricted Feeding</w:t>
      </w:r>
    </w:p>
    <w:p w14:paraId="57F6BA02" w14:textId="2922B017" w:rsidR="003C4CBF" w:rsidRPr="003C4CBF" w:rsidRDefault="00C77546" w:rsidP="003C4CBF">
      <w:r>
        <w:t xml:space="preserve">In the field of </w:t>
      </w:r>
      <w:proofErr w:type="spellStart"/>
      <w:r>
        <w:t>DOHa</w:t>
      </w:r>
      <w:r w:rsidR="00751BC4">
        <w:t>D</w:t>
      </w:r>
      <w:proofErr w:type="spellEnd"/>
      <w:r>
        <w:t>, the early parts of life extend beyond the gestation period and extend into the early post-natal life. Time-restricted feeding has been evaluated in the early postnatal period in one study, in hope it would</w:t>
      </w:r>
      <w:r w:rsidR="003C4CBF">
        <w:t xml:space="preserve"> mitigate the development of obesity</w:t>
      </w:r>
      <w:r>
        <w:t xml:space="preserve"> later in life</w:t>
      </w:r>
      <w:r w:rsidR="003C4CBF">
        <w:t>.</w:t>
      </w:r>
      <w:r>
        <w:t xml:space="preserve"> This study began </w:t>
      </w:r>
      <w:r w:rsidR="0045654F">
        <w:t>8-hour</w:t>
      </w:r>
      <w:r>
        <w:t>, dark cycle TRF</w:t>
      </w:r>
      <w:r w:rsidR="003C4CBF">
        <w:t xml:space="preserve"> </w:t>
      </w:r>
      <w:r>
        <w:t>immediately after weaning and kept</w:t>
      </w:r>
      <w:r w:rsidR="00705EC7">
        <w:t xml:space="preserve"> pups on this schedule for 4 weeks. After 4 weeks, they were switched to AL feeding. Instead of the typical protective effects often seen in TRF in adult populations, harmful metabolic effects were noted. Among them are hyperglycemia, reduced </w:t>
      </w:r>
      <w:r w:rsidR="0045654F">
        <w:t>size</w:t>
      </w:r>
      <w:r w:rsidR="00705EC7">
        <w:t xml:space="preserve"> and area of pancreatic islets, reduced insulin production, increased fatty liver, reduced immune competency, and delayed pubertal maturation</w:t>
      </w:r>
      <w:r w:rsidR="00751BC4">
        <w:t xml:space="preserve"> </w:t>
      </w:r>
      <w:r w:rsidR="00705EC7">
        <w:fldChar w:fldCharType="begin"/>
      </w:r>
      <w:r w:rsidR="00753F6C">
        <w:instrText xml:space="preserve"> ADDIN ZOTERO_ITEM CSL_CITATION {"citationID":"NoOpQ5AH","properties":{"formattedCitation":"(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705EC7">
        <w:fldChar w:fldCharType="separate"/>
      </w:r>
      <w:r w:rsidR="00705EC7">
        <w:rPr>
          <w:noProof/>
        </w:rPr>
        <w:t>(Hu et al., 2019)</w:t>
      </w:r>
      <w:r w:rsidR="00705EC7">
        <w:fldChar w:fldCharType="end"/>
      </w:r>
      <w:r w:rsidR="00705EC7">
        <w:t xml:space="preserve">. This suggests that there are effects of TRF in the development period. However, the early post-natal life is distinct from the gestational period; as it is the time for behavior, brain, and development, as opposed to the main time of tissue accretion </w:t>
      </w:r>
      <w:r w:rsidR="00751BC4">
        <w:t xml:space="preserve">and </w:t>
      </w:r>
      <w:r w:rsidR="00705EC7">
        <w:t xml:space="preserve">organogenesis that gestation </w:t>
      </w:r>
      <w:proofErr w:type="spellStart"/>
      <w:r w:rsidR="00705EC7">
        <w:t>is</w:t>
      </w:r>
      <w:r w:rsidR="00751BC4">
        <w:t>.</w:t>
      </w:r>
      <w:r w:rsidR="00705EC7">
        <w:t>Therefore</w:t>
      </w:r>
      <w:proofErr w:type="spellEnd"/>
      <w:r w:rsidR="00705EC7">
        <w:t>, post-natal TRF effects are unlikely to be the same as those during gestation.</w:t>
      </w:r>
    </w:p>
    <w:p w14:paraId="10CC1EDB" w14:textId="77777777" w:rsidR="00B07089" w:rsidRDefault="00B07089" w:rsidP="003C4CBF">
      <w:pPr>
        <w:pStyle w:val="Heading4"/>
      </w:pPr>
    </w:p>
    <w:p w14:paraId="2ED0E705" w14:textId="7D5DC143" w:rsidR="003C4CBF" w:rsidRDefault="003C4CBF" w:rsidP="003C4CBF">
      <w:pPr>
        <w:pStyle w:val="Heading4"/>
      </w:pPr>
      <w:r>
        <w:t>Gestational Time Restricted Feeding</w:t>
      </w:r>
    </w:p>
    <w:p w14:paraId="2E2E089D" w14:textId="4E16E7E6" w:rsidR="005930A3" w:rsidRDefault="00705EC7" w:rsidP="003C4CBF">
      <w:pPr>
        <w:rPr>
          <w:rFonts w:cs="Times New Roman"/>
        </w:rPr>
      </w:pPr>
      <w:r>
        <w:rPr>
          <w:rFonts w:cs="Times New Roman"/>
        </w:rPr>
        <w:t>One work has been completed in g</w:t>
      </w:r>
      <w:r w:rsidR="00341A89">
        <w:rPr>
          <w:rFonts w:cs="Times New Roman"/>
        </w:rPr>
        <w:t xml:space="preserve">estational eTRF. This focused on HFD-TRF feeding in comparison </w:t>
      </w:r>
      <w:r w:rsidR="004237C6">
        <w:rPr>
          <w:rFonts w:cs="Times New Roman"/>
        </w:rPr>
        <w:t xml:space="preserve">to HFD-AL feeding. This paper focused on in utero and maternal general habitus, and failed to </w:t>
      </w:r>
    </w:p>
    <w:p w14:paraId="003341F8" w14:textId="2F363F09" w:rsidR="005518F8" w:rsidRDefault="0045654F" w:rsidP="002C4818">
      <w:pPr>
        <w:rPr>
          <w:rFonts w:cs="Times New Roman"/>
        </w:rPr>
      </w:pPr>
      <w:r>
        <w:rPr>
          <w:rFonts w:cs="Times New Roman"/>
        </w:rPr>
        <w:t>Upadhyay</w:t>
      </w:r>
      <w:r w:rsidR="005518F8">
        <w:rPr>
          <w:rFonts w:cs="Times New Roman"/>
        </w:rPr>
        <w:t xml:space="preserve"> and colleagues demonstrated the TRF of HFD could be protective compared to AL HFD feeding on fetal development, with a normalization of </w:t>
      </w:r>
      <w:proofErr w:type="spellStart"/>
      <w:r w:rsidR="005518F8">
        <w:rPr>
          <w:rFonts w:cs="Times New Roman"/>
        </w:rPr>
        <w:t>placetal:fetal</w:t>
      </w:r>
      <w:proofErr w:type="spellEnd"/>
      <w:r w:rsidR="005518F8">
        <w:rPr>
          <w:rFonts w:cs="Times New Roman"/>
        </w:rPr>
        <w:t xml:space="preserve"> ratio, lower liver </w:t>
      </w:r>
      <w:r w:rsidR="00601EC5">
        <w:rPr>
          <w:rFonts w:cs="Times New Roman"/>
        </w:rPr>
        <w:t>triglycerides</w:t>
      </w:r>
      <w:r w:rsidR="005518F8">
        <w:rPr>
          <w:rFonts w:cs="Times New Roman"/>
        </w:rPr>
        <w:t xml:space="preserve">, and improved lung maturity in TRF fed fetuses at E18.5. </w:t>
      </w:r>
      <w:r w:rsidR="00026DD1">
        <w:rPr>
          <w:rFonts w:cs="Times New Roman"/>
        </w:rPr>
        <w:t>This suggests that TRF is able to abrogate the effects of high fat diet feeding in utero. It would be worthwhile to see the effects of TRF-NCD.</w:t>
      </w:r>
      <w:r w:rsidR="00705EC7">
        <w:rPr>
          <w:rFonts w:cs="Times New Roman"/>
        </w:rPr>
        <w:t xml:space="preserve"> However, the post-natal period, including birth indices, survival, growth, and metabolic health were not evaluated in this study, therefore eTRF effects on the offspring have yet to be characterized in the literature. </w:t>
      </w:r>
    </w:p>
    <w:p w14:paraId="70880EDF" w14:textId="3A12C82E" w:rsidR="004B7A2A" w:rsidRDefault="004B7A2A" w:rsidP="002C4818">
      <w:pPr>
        <w:rPr>
          <w:rFonts w:cs="Times New Roman"/>
        </w:rPr>
      </w:pPr>
    </w:p>
    <w:p w14:paraId="1D5ED3C5" w14:textId="2095695D" w:rsidR="004B7A2A" w:rsidRDefault="004B7A2A" w:rsidP="002C4818">
      <w:pPr>
        <w:rPr>
          <w:rFonts w:cs="Times New Roman"/>
        </w:rPr>
      </w:pPr>
    </w:p>
    <w:p w14:paraId="3B7D7E86" w14:textId="033B0B15" w:rsidR="004B7A2A" w:rsidRDefault="004B7A2A" w:rsidP="002C4818">
      <w:pPr>
        <w:rPr>
          <w:rFonts w:cs="Times New Roman"/>
        </w:rPr>
      </w:pPr>
      <w:r>
        <w:rPr>
          <w:rFonts w:cs="Times New Roman"/>
          <w:noProof/>
        </w:rPr>
        <mc:AlternateContent>
          <mc:Choice Requires="wps">
            <w:drawing>
              <wp:anchor distT="0" distB="0" distL="114300" distR="114300" simplePos="0" relativeHeight="251659264" behindDoc="0" locked="0" layoutInCell="1" allowOverlap="1" wp14:anchorId="58110E1F" wp14:editId="3C6D6A2F">
                <wp:simplePos x="0" y="0"/>
                <wp:positionH relativeFrom="column">
                  <wp:posOffset>448066</wp:posOffset>
                </wp:positionH>
                <wp:positionV relativeFrom="paragraph">
                  <wp:posOffset>-203102</wp:posOffset>
                </wp:positionV>
                <wp:extent cx="2822331" cy="1450731"/>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2822331" cy="1450731"/>
                        </a:xfrm>
                        <a:prstGeom prst="rect">
                          <a:avLst/>
                        </a:prstGeom>
                        <a:solidFill>
                          <a:schemeClr val="lt1"/>
                        </a:solidFill>
                        <a:ln w="6350">
                          <a:noFill/>
                        </a:ln>
                      </wps:spPr>
                      <wps:txbx>
                        <w:txbxContent>
                          <w:p w14:paraId="7FA0D5C3" w14:textId="77777777" w:rsidR="004B7A2A" w:rsidRDefault="004B7A2A"/>
                          <w:p w14:paraId="19A8BDA9" w14:textId="40523F82" w:rsidR="004B7A2A" w:rsidRDefault="004B7A2A">
                            <w:r>
                              <w:rPr>
                                <w:noProof/>
                              </w:rPr>
                              <w:drawing>
                                <wp:inline distT="0" distB="0" distL="0" distR="0" wp14:anchorId="2E5B34C5" wp14:editId="151A5219">
                                  <wp:extent cx="2637693" cy="652714"/>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12-18 at 1.04.53 PM.png"/>
                                          <pic:cNvPicPr/>
                                        </pic:nvPicPr>
                                        <pic:blipFill>
                                          <a:blip r:embed="rId6">
                                            <a:extLst>
                                              <a:ext uri="{28A0092B-C50C-407E-A947-70E740481C1C}">
                                                <a14:useLocalDpi xmlns:a14="http://schemas.microsoft.com/office/drawing/2010/main" val="0"/>
                                              </a:ext>
                                            </a:extLst>
                                          </a:blip>
                                          <a:stretch>
                                            <a:fillRect/>
                                          </a:stretch>
                                        </pic:blipFill>
                                        <pic:spPr>
                                          <a:xfrm>
                                            <a:off x="0" y="0"/>
                                            <a:ext cx="2697376" cy="667483"/>
                                          </a:xfrm>
                                          <a:prstGeom prst="rect">
                                            <a:avLst/>
                                          </a:prstGeom>
                                        </pic:spPr>
                                      </pic:pic>
                                    </a:graphicData>
                                  </a:graphic>
                                </wp:inline>
                              </w:drawing>
                            </w:r>
                          </w:p>
                          <w:p w14:paraId="5D01007A" w14:textId="77777777" w:rsidR="004B7A2A" w:rsidRDefault="004B7A2A"/>
                          <w:p w14:paraId="37E6600F" w14:textId="7980CB37" w:rsidR="004B7A2A" w:rsidRDefault="004B7A2A">
                            <w:r>
                              <w:t>Figure 4. Experimental strategy proposed for aim 2 of this dissertation wo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8110E1F" id="_x0000_t202" coordsize="21600,21600" o:spt="202" path="m,l,21600r21600,l21600,xe">
                <v:stroke joinstyle="miter"/>
                <v:path gradientshapeok="t" o:connecttype="rect"/>
              </v:shapetype>
              <v:shape id="Text Box 1" o:spid="_x0000_s1026" type="#_x0000_t202" style="position:absolute;margin-left:35.3pt;margin-top:-16pt;width:222.25pt;height:114.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" fillcolor="white [3201]" stroked="f" strokeweight=".5pt">
                <v:textbox>
                  <w:txbxContent>
                    <w:p w14:paraId="7FA0D5C3" w14:textId="77777777" w:rsidR="004B7A2A" w:rsidRDefault="004B7A2A"/>
                    <w:p w14:paraId="19A8BDA9" w14:textId="40523F82" w:rsidR="004B7A2A" w:rsidRDefault="004B7A2A">
                      <w:r>
                        <w:rPr>
                          <w:noProof/>
                        </w:rPr>
                        <w:drawing>
                          <wp:inline distT="0" distB="0" distL="0" distR="0" wp14:anchorId="2E5B34C5" wp14:editId="151A5219">
                            <wp:extent cx="2637693" cy="652714"/>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12-18 at 1.04.53 PM.png"/>
                                    <pic:cNvPicPr/>
                                  </pic:nvPicPr>
                                  <pic:blipFill>
                                    <a:blip r:embed="rId6">
                                      <a:extLst>
                                        <a:ext uri="{28A0092B-C50C-407E-A947-70E740481C1C}">
                                          <a14:useLocalDpi xmlns:a14="http://schemas.microsoft.com/office/drawing/2010/main" val="0"/>
                                        </a:ext>
                                      </a:extLst>
                                    </a:blip>
                                    <a:stretch>
                                      <a:fillRect/>
                                    </a:stretch>
                                  </pic:blipFill>
                                  <pic:spPr>
                                    <a:xfrm>
                                      <a:off x="0" y="0"/>
                                      <a:ext cx="2697376" cy="667483"/>
                                    </a:xfrm>
                                    <a:prstGeom prst="rect">
                                      <a:avLst/>
                                    </a:prstGeom>
                                  </pic:spPr>
                                </pic:pic>
                              </a:graphicData>
                            </a:graphic>
                          </wp:inline>
                        </w:drawing>
                      </w:r>
                    </w:p>
                    <w:p w14:paraId="5D01007A" w14:textId="77777777" w:rsidR="004B7A2A" w:rsidRDefault="004B7A2A"/>
                    <w:p w14:paraId="37E6600F" w14:textId="7980CB37" w:rsidR="004B7A2A" w:rsidRDefault="004B7A2A">
                      <w:r>
                        <w:t>Figure 4. Experimental strategy proposed for aim 2 of this dissertation work</w:t>
                      </w:r>
                    </w:p>
                  </w:txbxContent>
                </v:textbox>
                <w10:wrap type="square"/>
              </v:shape>
            </w:pict>
          </mc:Fallback>
        </mc:AlternateContent>
      </w:r>
    </w:p>
    <w:p w14:paraId="1320BF97" w14:textId="77777777" w:rsidR="00751BC4" w:rsidRDefault="00751BC4" w:rsidP="00261C91">
      <w:pPr>
        <w:pStyle w:val="Heading2"/>
      </w:pPr>
    </w:p>
    <w:p w14:paraId="623799FA" w14:textId="32CA3A06" w:rsidR="005518F8" w:rsidRDefault="005930A3" w:rsidP="00261C91">
      <w:pPr>
        <w:pStyle w:val="Heading2"/>
      </w:pPr>
      <w:r>
        <w:t xml:space="preserve">Specific aim </w:t>
      </w:r>
      <w:r w:rsidR="00FF6EFD">
        <w:t>2.</w:t>
      </w:r>
      <w:r>
        <w:t xml:space="preserve">1 Will </w:t>
      </w:r>
      <w:r w:rsidR="009A787B">
        <w:t xml:space="preserve">dam </w:t>
      </w:r>
      <w:r>
        <w:t xml:space="preserve">eTRF during gestation </w:t>
      </w:r>
      <w:r w:rsidR="00A77F59">
        <w:t>affect pup birth indices and</w:t>
      </w:r>
      <w:r>
        <w:t xml:space="preserve"> survival?</w:t>
      </w:r>
    </w:p>
    <w:p w14:paraId="20A64781" w14:textId="0E413888" w:rsidR="009C306A" w:rsidRDefault="008A4E68" w:rsidP="00EE65DD">
      <w:pPr>
        <w:rPr>
          <w:rFonts w:ascii="Calibri" w:eastAsia="Times New Roman" w:hAnsi="Calibri" w:cs="Times New Roman"/>
          <w:sz w:val="22"/>
          <w:szCs w:val="22"/>
        </w:rPr>
      </w:pPr>
      <w:r>
        <w:t>The effects of intermittent fasting on birthweight, gestational age, and offspring survival have not been thoroughly evaluated.</w:t>
      </w:r>
    </w:p>
    <w:p w14:paraId="50675FC3" w14:textId="5DC4B27F" w:rsidR="00EE65DD" w:rsidRPr="00B44C7A" w:rsidRDefault="00FF6EFD" w:rsidP="00EE65DD">
      <w:pPr>
        <w:rPr>
          <w:rFonts w:ascii="Calibri" w:eastAsia="Times New Roman" w:hAnsi="Calibri" w:cs="Times New Roman"/>
          <w:sz w:val="22"/>
          <w:szCs w:val="22"/>
          <w:u w:val="single"/>
        </w:rPr>
      </w:pPr>
      <w:r w:rsidRPr="00B44C7A">
        <w:rPr>
          <w:rFonts w:ascii="Calibri" w:eastAsia="Times New Roman" w:hAnsi="Calibri" w:cs="Times New Roman"/>
          <w:sz w:val="22"/>
          <w:szCs w:val="22"/>
          <w:u w:val="single"/>
        </w:rPr>
        <w:t>Aim 2.1.1</w:t>
      </w:r>
      <w:r w:rsidR="008B6EEF">
        <w:rPr>
          <w:rFonts w:ascii="Calibri" w:eastAsia="Times New Roman" w:hAnsi="Calibri" w:cs="Times New Roman"/>
          <w:sz w:val="22"/>
          <w:szCs w:val="22"/>
          <w:u w:val="single"/>
        </w:rPr>
        <w:t xml:space="preserve"> </w:t>
      </w:r>
      <w:r w:rsidR="00EE65DD" w:rsidRPr="00B44C7A">
        <w:rPr>
          <w:rFonts w:ascii="Calibri" w:eastAsia="Times New Roman" w:hAnsi="Calibri" w:cs="Times New Roman"/>
          <w:sz w:val="22"/>
          <w:szCs w:val="22"/>
          <w:u w:val="single"/>
        </w:rPr>
        <w:t>Body Weight</w:t>
      </w:r>
    </w:p>
    <w:p w14:paraId="48552108" w14:textId="6BDC46EC" w:rsidR="00386A76" w:rsidRDefault="00EE65DD" w:rsidP="00EE65DD">
      <w:r>
        <w:t xml:space="preserve">Birthweight is an important indicator of </w:t>
      </w:r>
      <w:r w:rsidR="009C306A">
        <w:t>child</w:t>
      </w:r>
      <w:r>
        <w:t xml:space="preserve"> health</w:t>
      </w:r>
      <w:r w:rsidR="008A4E68">
        <w:t xml:space="preserve"> that is</w:t>
      </w:r>
      <w:r w:rsidR="009C306A">
        <w:t xml:space="preserve"> associated with infant mortality, and even more recently found to correlate to adult obesity risk </w:t>
      </w:r>
      <w:r w:rsidR="009C306A">
        <w:fldChar w:fldCharType="begin"/>
      </w:r>
      <w:r w:rsidR="00753F6C">
        <w:instrText xml:space="preserve"> ADDIN ZOTERO_ITEM CSL_CITATION {"citationID":"X7IaPKkX","properties":{"formattedCitation":"(Law, 2002)","plainCitation":"(Law, 2002)","noteIndex":0},"citationItems":[{"id":215,"uris":["http://zotero.org/users/5073745/items/2Y7E8JZ4"],"uri":["http://zotero.org/users/5073745/items/2Y7E8JZ4"],"itemData":{"id":215,"type":"article-journal","abstract":"Correct size at birth is associated with health later in life\n\n“How much did he/she weigh?” is often the first question proud parents are asked after they have announced the sex of their newly delivered progeny. A big baby, according to common knowledge, is a healthy baby. What evidence lies behind this popular assumption?\n\nPaediatricians have long been familiar with the increased risk of mortality and early morbidity of babies born very small or very early. These babies have a greater risk of dying throughout the first year of life.1 In addition, they are more likely to have a range of morbidities, particularly neurological, respiratory, and gastrointestinal.2,3\n\nIn the last 20 years or so, there has been increasing evidence that size at birth is also associated with later health, particularly with the chronic degenerative diseases that are major causes of death in middle and later life. The best documented are the relations between smaller size at birth and higher death rates from coronary heart disease and stroke.4–7 Smaller size at birth is also related to increased levels of cardiovascular risk factors such as hypertension,8 type II diabetes mellitus,9 and hyperlipidaemia.10 However, high birth weight is also associated with long term health. People with high birth weight have higher death rates from prostate cancer11 and possibly breast cancer.12 …","container-title":"Archives of Disease in Childhood - Fetal and Neonatal Edition","DOI":"10.1136/fn.86.1.F7","ISSN":"1359-2998, 1468-2052","issue":"1","language":"en","note":"PMID: 11815540","page":"F7-F8","source":"fn.bmj.com","title":"Significance of birth weight for the future","volume":"86","author":[{"family":"Law","given":"C. M."}],"issued":{"date-parts":[["2002",1,1]]}}}],"schema":"https://github.com/citation-style-language/schema/raw/master/csl-citation.json"} </w:instrText>
      </w:r>
      <w:r w:rsidR="009C306A">
        <w:fldChar w:fldCharType="separate"/>
      </w:r>
      <w:r w:rsidR="009C306A">
        <w:rPr>
          <w:noProof/>
        </w:rPr>
        <w:t>(Law, 2002)</w:t>
      </w:r>
      <w:r w:rsidR="009C306A">
        <w:fldChar w:fldCharType="end"/>
      </w:r>
      <w:r>
        <w:t xml:space="preserve">. </w:t>
      </w:r>
      <w:r w:rsidR="00B44C7A">
        <w:t>The effect intermittent fasting during pregnancy has on birth weight has not been examined in either animal or human studies. That being said, the closest proxy to i</w:t>
      </w:r>
      <w:r w:rsidR="009C306A">
        <w:t xml:space="preserve">ntermittent fasting in pregnant </w:t>
      </w:r>
      <w:r w:rsidR="00B30060">
        <w:t xml:space="preserve">human </w:t>
      </w:r>
      <w:r w:rsidR="009C306A">
        <w:t xml:space="preserve">populations </w:t>
      </w:r>
      <w:r w:rsidR="00B44C7A">
        <w:t>is that fasting that takes place during</w:t>
      </w:r>
      <w:r w:rsidR="009C306A">
        <w:t xml:space="preserve"> the month of Ramadan</w:t>
      </w:r>
      <w:r w:rsidR="00B44C7A">
        <w:t>.</w:t>
      </w:r>
      <w:r w:rsidR="009C306A">
        <w:t xml:space="preserve"> </w:t>
      </w:r>
      <w:r w:rsidR="00330243">
        <w:t xml:space="preserve">Some studies </w:t>
      </w:r>
      <w:r w:rsidR="00647492">
        <w:t>find</w:t>
      </w:r>
      <w:r w:rsidR="00330243">
        <w:t xml:space="preserve"> exposure to fasting during Ramadan during pregnancy ha</w:t>
      </w:r>
      <w:r w:rsidR="00647492">
        <w:t>s</w:t>
      </w:r>
      <w:r w:rsidR="00330243">
        <w:t xml:space="preserve"> no effect on child birthweight</w:t>
      </w:r>
      <w:r w:rsidR="00B30060">
        <w:t xml:space="preserve"> </w:t>
      </w:r>
      <w:r w:rsidR="00BB2D10">
        <w:fldChar w:fldCharType="begin"/>
      </w:r>
      <w:r w:rsidR="00753F6C">
        <w:instrText xml:space="preserve"> ADDIN ZOTERO_ITEM CSL_CITATION {"citationID":"6ag1wpSG","properties":{"formattedCitation":"(Awwad et al., 2012; Hizli et al., 2012; Savitri et al., 2018)","plainCitation":"(Awwad et al., 2012; Hizli et al., 2012; Savitri et al., 2018)","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schema":"https://github.com/citation-style-language/schema/raw/master/csl-citation.json"} </w:instrText>
      </w:r>
      <w:r w:rsidR="00BB2D10">
        <w:fldChar w:fldCharType="separate"/>
      </w:r>
      <w:r w:rsidR="00542FE1">
        <w:rPr>
          <w:noProof/>
        </w:rPr>
        <w:t>(Awwad et al., 2012; Hizli et al., 2012; Savitri et al., 2018)</w:t>
      </w:r>
      <w:r w:rsidR="00BB2D10">
        <w:fldChar w:fldCharType="end"/>
      </w:r>
      <w:r w:rsidR="00542FE1">
        <w:t>, while still others note increased risk for low birthweight</w:t>
      </w:r>
      <w:r w:rsidR="00B30060">
        <w:t xml:space="preserve"> </w:t>
      </w:r>
      <w:r w:rsidR="00542FE1">
        <w:fldChar w:fldCharType="begin"/>
      </w:r>
      <w:r w:rsidR="00753F6C">
        <w:instrText xml:space="preserve"> ADDIN ZOTERO_ITEM CSL_CITATION {"citationID":"NZlyHlXB","properties":{"formattedCitation":"(Daley et al., 2017; {\\i{}Ramadan during pregnancy and birth weight of newborns}, n.d.; Savitri et al., 2014; Ziaee et al., 2010)","plainCitation":"(Daley et al., 2017; Ramadan during pregnancy and birth weight of newborns, n.d.; Savitri et al., 2014; Ziaee et al., 2010)","noteIndex":0},"citationItems":[{"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188,"uris":["http://zotero.org/users/5073745/items/EFSSDH3V"],"uri":["http://zotero.org/users/5073745/items/EFSSDH3V"],"itemData":{"id":188,"type":"article-journal","title":"Ramadan during pregnancy and birth weight of newborns"}},{"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542FE1">
        <w:fldChar w:fldCharType="separate"/>
      </w:r>
      <w:r w:rsidR="00542FE1" w:rsidRPr="00542FE1">
        <w:rPr>
          <w:rFonts w:cs="Times New Roman"/>
        </w:rPr>
        <w:t xml:space="preserve">(Daley et al., 2017; </w:t>
      </w:r>
      <w:r w:rsidR="00542FE1" w:rsidRPr="00542FE1">
        <w:rPr>
          <w:rFonts w:cs="Times New Roman"/>
          <w:i/>
          <w:iCs/>
        </w:rPr>
        <w:t>Ramadan during pregnancy and birth weight of newborns</w:t>
      </w:r>
      <w:r w:rsidR="00542FE1" w:rsidRPr="00542FE1">
        <w:rPr>
          <w:rFonts w:cs="Times New Roman"/>
        </w:rPr>
        <w:t>, n.d.; Savitri et al., 2014; Ziaee et al., 2010)</w:t>
      </w:r>
      <w:r w:rsidR="00542FE1">
        <w:fldChar w:fldCharType="end"/>
      </w:r>
      <w:r w:rsidR="00542FE1">
        <w:t xml:space="preserve">, especially if exposure to fasting was in early gestation. </w:t>
      </w:r>
    </w:p>
    <w:p w14:paraId="503CCF79" w14:textId="3AE0C7BC" w:rsidR="00EE65DD" w:rsidRDefault="00542FE1" w:rsidP="00EE65DD">
      <w:r>
        <w:t>Other studies of nutrient restriction during gestation have been done and i</w:t>
      </w:r>
      <w:r w:rsidR="00EE65DD">
        <w:t>t is often seen that birthweights in nutritionally restricted pregnancies are more likely to be lower than normally fe</w:t>
      </w:r>
      <w:r w:rsidR="003523D5">
        <w:t xml:space="preserve">d </w:t>
      </w:r>
      <w:r w:rsidR="003523D5" w:rsidRPr="00FF3DEB">
        <w:fldChar w:fldCharType="begin"/>
      </w:r>
      <w:r w:rsidR="003814BD">
        <w:instrText xml:space="preserve"> ADDIN ZOTERO_ITEM CSL_CITATION {"citationID":"af99cev2m3","properties":{"formattedCitation":"(Cunha et al., 2015)","plainCitation":"(Cunha et al., 2015)","noteIndex":0},"citationItems":[{"id":"TXQm0O0K/NchQuuXB","uris":["http://zotero.org/users/local/2BJQ9o4N/items/WLHPJ6SU"],"uri":["http://zotero.org/users/local/2BJQ9o4N/items/WLHPJ6SU"],"itemData":{"id":"TXQm0O0K/NchQuuXB","type":"article-journal","title":"Both food restriction and high-fat diet during gestation induce low birth weight and altered physical activity in adult rat offspring: the \"Similarities in the Inequalities\" model","container-title":"PloS One","page":"e0118586","volume":"10","issue":"3","source":"PubMed","abstract":"We have previously described a theoretical model in humans, called \"Similarities in the Inequalities\", in which extremely unequal social backgrounds coexist in a complex scenario promoting similar health outcomes in adulthood. Based on the potential applicability of and to further explore the \"similarities in the inequalities\" phenomenon, this study used a rat model to investigate the effect of different nutritional backgrounds during gestation on the willingness of offspring to engage in physical activity in adulthood. Sprague-Dawley rats were time mated and randomly allocated to one of three dietary groups: Control (Adlib), receiving standard laboratory chow ad libitum; 50% food restricted (FR), receiving 50% of the ad libitum-fed dam's habitual intake; or high-fat diet (HF), receiving a diet containing 23% fat. The diets were provided from day 10 of pregnancy until weaning. Within 24 hours of birth, pups were cross-fostered to other dams, forming the following groups: Adlib_Adlib, FR_Adlib, and HF_Adlib. Maternal chow consumption and weight gain, and offspring birth weight, growth, physical activity (one week of free exercise in running wheels), abdominal adiposity and biochemical data were evaluated. Western blot was performed to assess D2 receptors in the dorsal striatum. The \"similarities in the inequalities\" effect was observed on birth weight (both FR and HF groups were smaller than the Adlib group at birth) and physical activity (both FR_Adlib and HF_Adlib groups were different from the Adlib_Adlib group, with less active males and more active females). Our findings contribute to the view that health inequalities in fetal life may program the health outcomes manifested in offspring adult life (such as altered physical activity and metabolic parameters), probably through different biological mechanisms.","DOI":"10.1371/journal.pone.0118586","ISSN":"1932-6203","note":"PMID: 25738800\nPMCID: PMC4349804","shortTitle":"Both food restriction and high-fat diet during gestation induce low birth weight and altered physical activity in adult rat offspring","journalAbbreviation":"PLoS ONE","language":"eng","author":[{"family":"Cunha","given":"Fábio da Silva"},{"family":"Dalle Molle","given":"Roberta"},{"family":"Portella","given":"André Krumel"},{"family":"Benetti","given":"Carla da Silva"},{"family":"Noschang","given":"Cristie"},{"family":"Goldani","given":"Marcelo Zubaran"},{"family":"Silveira","given":"Patrícia Pelufo"}],"issued":{"date-parts":[["2015"]]}}}],"schema":"https://github.com/citation-style-language/schema/raw/master/csl-citation.json"} </w:instrText>
      </w:r>
      <w:r w:rsidR="003523D5" w:rsidRPr="00FF3DEB">
        <w:fldChar w:fldCharType="separate"/>
      </w:r>
      <w:r w:rsidR="003814BD" w:rsidRPr="003814BD">
        <w:rPr>
          <w:rFonts w:cs="Times New Roman"/>
        </w:rPr>
        <w:t>(Cunha et al., 2015)</w:t>
      </w:r>
      <w:r w:rsidR="003523D5" w:rsidRPr="00FF3DEB">
        <w:fldChar w:fldCharType="end"/>
      </w:r>
      <w:r w:rsidR="00EE65DD">
        <w:t>. It is also seen that timing of restriction may play a particularly prominent role in determining risk of low birth weight. Fetuses exposed to the Dutch hunger winter early during gestation had low birth weights, but those who were exposed during late gestation ha</w:t>
      </w:r>
      <w:r>
        <w:t>d</w:t>
      </w:r>
      <w:r w:rsidR="00EE65DD">
        <w:t xml:space="preserve"> normal birthweights</w:t>
      </w:r>
      <w:r>
        <w:t xml:space="preserve"> </w:t>
      </w:r>
      <w:r w:rsidR="00EE65DD">
        <w:fldChar w:fldCharType="begin"/>
      </w:r>
      <w:r w:rsidR="00753F6C">
        <w:instrText xml:space="preserve"> ADDIN ZOTERO_ITEM CSL_CITATION {"citationID":"iFzHsFtx","properties":{"formattedCitation":"(Schulz, 2010)","plainCitation":"(Schulz, 2010)","noteIndex":0},"citationItems":[{"id":124,"uris":["http://zotero.org/users/5073745/items/RN6256VM"],"uri":["http://zotero.org/users/5073745/items/RN6256VM"],"itemData":{"id":124,"type":"article-journal","container-title":"Proceedings of the National Academy of Sciences of the United States of America","DOI":"10.1073/pnas.1012911107","ISSN":"0027-8424","issue":"39","journalAbbreviation":"Proc Natl Acad Sci U S A","note":"PMID: 20855592\nPMCID: PMC2947916","page":"16757-16758","source":"PubMed Central","title":"The Dutch Hunger Winter and the developmental origins of health and disease","volume":"107","author":[{"family":"Schulz","given":"Laura C."}],"issued":{"date-parts":[["2010",9,28]]}}}],"schema":"https://github.com/citation-style-language/schema/raw/master/csl-citation.json"} </w:instrText>
      </w:r>
      <w:r w:rsidR="00EE65DD">
        <w:fldChar w:fldCharType="separate"/>
      </w:r>
      <w:r w:rsidR="00EE65DD">
        <w:rPr>
          <w:noProof/>
        </w:rPr>
        <w:t>(Schulz, 2010)</w:t>
      </w:r>
      <w:r w:rsidR="00EE65DD">
        <w:fldChar w:fldCharType="end"/>
      </w:r>
      <w:r w:rsidR="00EE65DD">
        <w:t xml:space="preserve">. </w:t>
      </w:r>
      <w:r w:rsidR="008B6EEF">
        <w:rPr>
          <w:rFonts w:eastAsia="Times New Roman" w:cs="Times New Roman"/>
          <w:color w:val="000000"/>
        </w:rPr>
        <w:t xml:space="preserve">One study of moderate caloric restriction (85% of needs) during early gestation in ewes found no differences in birthweight or body weight in either fetuses or in lambs </w:t>
      </w:r>
      <w:r w:rsidR="008B6EEF" w:rsidRPr="00913636">
        <w:rPr>
          <w:rFonts w:eastAsia="Times New Roman" w:cs="Times New Roman"/>
          <w:color w:val="000000"/>
        </w:rPr>
        <w:fldChar w:fldCharType="begin"/>
      </w:r>
      <w:r w:rsidR="008B6EEF">
        <w:rPr>
          <w:rFonts w:eastAsia="Times New Roman" w:cs="Times New Roman"/>
          <w:color w:val="000000"/>
        </w:rPr>
        <w:instrText xml:space="preserve"> ADDIN ZOTERO_ITEM CSL_CITATION {"citationID":"a2kb667ff39","properties":{"formattedCitation":"(Hawkins et al., 2000)","plainCitation":"(Hawkins et al., 2000)","noteIndex":0},"citationItems":[{"id":260,"uris":["http://zotero.org/users/5073745/items/WYTSGNKF"],"uri":["http://zotero.org/users/5073745/items/WYTSGNKF"],"itemData":{"id":260,"type":"article-journal","abstract":"The effect of a 15% reduction in maternal nutrition for the ﬁrst 70 days of gestation on cardiovascular and hypothalamic–pituitary–adrenal (HPA) axis responses to administration of corticotropin releasing hormone (CRH) + arginine vasopressin (AVP) was studied at 128 ± 0.7 days gestation in fetal sheep and postnatally, at 85 ± 4.5 days in young lambs. The effect on the fetal cardiovascular response to acute hypoxaemia was also examined. Under basal conditions, fetal heart rate (FHR) was reduced (P&lt;0.05) and basal femoral artery vascular resistance (FVR) was increased (P&lt;0.05) in fetuses of dietary-restricted (R) ewes compared with controls (C). Fetal mean arterial pressure (MAP) was similar in both groups. Femoral artery vascular resistance was also greater during hypoxaemia in R fetuses compared with C fetuses (P&lt;0.05), suggesting that chemoreﬂex mechanisms were augmented in the R group. The fetal ACTH response to CRH + AVP was similar in both groups. However, cortisol responses to CRH + AVP were smaller in R fetuses compared with C fetuses (P&lt;0.05). Postnatally, basal MAP (P&lt;0.05), and ACTH (P&lt;0.01) and cortisol (P&lt;0.001) responses were greater in R lambs compared with C lambs. It was concluded that modest maternal undernutrition during pregnancy alters development of the cardiovascular system, producing elevated blood pressure in postnatal life. Development of the HPA axis is also altered, with reduced activity during fetal life, but increased activity postnatally. The data suggest that the HPA axis may play a role in mediating the elevation of MAP in R lambs.","container-title":"Reproduction, Fertility and Development","DOI":"10.1071/RD99071","ISSN":"1031-3613","issue":"8","journalAbbreviation":"Reprod. Fertil. Dev.","language":"en","page":"443","source":"DOI.org (Crossref)","title":"Cardiovascular and hypothalamic-pituitary-adrenal axis development in late gestation fetal sheep and young lambs following modest maternal nutrient restriction in early gestation","volume":"12","author":[{"family":"Hawkins","given":"P."},{"family":"Steyn","given":"C."},{"family":"McGarrigle","given":"H. H. G."},{"family":"Calder","given":"N. A."},{"family":"Saito","given":"T."},{"family":"Stratford","given":"L. L."},{"family":"Noakes","given":"D. E."},{"family":"Hanson","given":"M. A."}],"issued":{"date-parts":[["2000"]]}}}],"schema":"https://github.com/citation-style-language/schema/raw/master/csl-citation.json"} </w:instrText>
      </w:r>
      <w:r w:rsidR="008B6EEF" w:rsidRPr="00913636">
        <w:rPr>
          <w:rFonts w:eastAsia="Times New Roman" w:cs="Times New Roman"/>
          <w:color w:val="000000"/>
        </w:rPr>
        <w:fldChar w:fldCharType="separate"/>
      </w:r>
      <w:r w:rsidR="008B6EEF" w:rsidRPr="00753F6C">
        <w:rPr>
          <w:rFonts w:cs="Times New Roman"/>
          <w:color w:val="000000"/>
        </w:rPr>
        <w:t>(Hawkins et al., 2000)</w:t>
      </w:r>
      <w:r w:rsidR="008B6EEF" w:rsidRPr="00913636">
        <w:rPr>
          <w:rFonts w:eastAsia="Times New Roman" w:cs="Times New Roman"/>
          <w:color w:val="000000"/>
        </w:rPr>
        <w:fldChar w:fldCharType="end"/>
      </w:r>
      <w:r w:rsidR="008B6EEF" w:rsidRPr="00913636">
        <w:rPr>
          <w:rFonts w:eastAsia="Times New Roman" w:cs="Times New Roman"/>
          <w:color w:val="000000"/>
        </w:rPr>
        <w:t>.</w:t>
      </w:r>
      <w:r w:rsidR="008B6EEF">
        <w:rPr>
          <w:rFonts w:eastAsia="Times New Roman" w:cs="Times New Roman"/>
          <w:color w:val="000000"/>
        </w:rPr>
        <w:t xml:space="preserve"> </w:t>
      </w:r>
      <w:r>
        <w:t>Total</w:t>
      </w:r>
      <w:r w:rsidR="00EE65DD">
        <w:t xml:space="preserve"> nutrient restriction and daytime fasting are not good </w:t>
      </w:r>
      <w:r>
        <w:t>proxies</w:t>
      </w:r>
      <w:r w:rsidR="00EE65DD">
        <w:t xml:space="preserve"> </w:t>
      </w:r>
      <w:r>
        <w:t>for</w:t>
      </w:r>
      <w:r w:rsidR="00EE65DD">
        <w:t xml:space="preserve"> </w:t>
      </w:r>
      <w:r>
        <w:t>I</w:t>
      </w:r>
      <w:r w:rsidR="00EE65DD">
        <w:t xml:space="preserve">F, as they either reduce total number of calories </w:t>
      </w:r>
      <w:r>
        <w:t xml:space="preserve">and crucial macronutrients </w:t>
      </w:r>
      <w:r w:rsidR="00EE65DD">
        <w:t xml:space="preserve">or introduce a disruption to the natural circadian cycle </w:t>
      </w:r>
      <w:r w:rsidR="00647492">
        <w:t>of</w:t>
      </w:r>
      <w:r w:rsidR="00EE65DD">
        <w:t xml:space="preserve"> eating</w:t>
      </w:r>
      <w:r>
        <w:t xml:space="preserve"> and sleeping</w:t>
      </w:r>
      <w:r w:rsidR="00EE65DD">
        <w:t>. The o</w:t>
      </w:r>
      <w:r>
        <w:t>nly</w:t>
      </w:r>
      <w:r w:rsidR="00EE65DD">
        <w:t xml:space="preserve"> study </w:t>
      </w:r>
      <w:r>
        <w:t xml:space="preserve">to date </w:t>
      </w:r>
      <w:r w:rsidR="00EE65DD">
        <w:t>of gestational TRF</w:t>
      </w:r>
      <w:r>
        <w:t xml:space="preserve"> was conducted</w:t>
      </w:r>
      <w:r w:rsidR="00EE65DD">
        <w:t xml:space="preserve"> by </w:t>
      </w:r>
      <w:r w:rsidR="00EE65DD">
        <w:rPr>
          <w:rFonts w:eastAsia="Times New Roman" w:cs="Times New Roman"/>
          <w:color w:val="000000"/>
        </w:rPr>
        <w:t xml:space="preserve">Upadhyay and colleagues </w:t>
      </w:r>
      <w:r>
        <w:rPr>
          <w:rFonts w:eastAsia="Times New Roman" w:cs="Times New Roman"/>
          <w:color w:val="000000"/>
        </w:rPr>
        <w:t xml:space="preserve">and </w:t>
      </w:r>
      <w:r w:rsidR="00EE65DD">
        <w:rPr>
          <w:rFonts w:eastAsia="Times New Roman" w:cs="Times New Roman"/>
          <w:color w:val="000000"/>
        </w:rPr>
        <w:t xml:space="preserve">demonstrated that HFD-TRF feeding during pregnancy </w:t>
      </w:r>
      <w:r>
        <w:rPr>
          <w:rFonts w:eastAsia="Times New Roman" w:cs="Times New Roman"/>
          <w:color w:val="000000"/>
        </w:rPr>
        <w:t xml:space="preserve">generated </w:t>
      </w:r>
      <w:r w:rsidR="00647492">
        <w:rPr>
          <w:rFonts w:eastAsia="Times New Roman" w:cs="Times New Roman"/>
          <w:color w:val="000000"/>
        </w:rPr>
        <w:t xml:space="preserve">produced pups with comparable birth weights to AL fed controls </w:t>
      </w:r>
      <w:r w:rsidR="00647492">
        <w:rPr>
          <w:rFonts w:eastAsia="Times New Roman" w:cs="Times New Roman"/>
          <w:color w:val="000000"/>
        </w:rPr>
        <w:fldChar w:fldCharType="begin"/>
      </w:r>
      <w:r w:rsidR="00753F6C">
        <w:rPr>
          <w:rFonts w:eastAsia="Times New Roman" w:cs="Times New Roman"/>
          <w:color w:val="000000"/>
        </w:rPr>
        <w:instrText xml:space="preserve"> ADDIN ZOTERO_ITEM CSL_CITATION {"citationID":"PdDXo1iF","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647492">
        <w:rPr>
          <w:rFonts w:eastAsia="Times New Roman" w:cs="Times New Roman"/>
          <w:color w:val="000000"/>
        </w:rPr>
        <w:fldChar w:fldCharType="separate"/>
      </w:r>
      <w:r w:rsidR="00647492">
        <w:rPr>
          <w:rFonts w:eastAsia="Times New Roman" w:cs="Times New Roman"/>
          <w:noProof/>
          <w:color w:val="000000"/>
        </w:rPr>
        <w:t>(Upadhyay et al., 2019)</w:t>
      </w:r>
      <w:r w:rsidR="00647492">
        <w:rPr>
          <w:rFonts w:eastAsia="Times New Roman" w:cs="Times New Roman"/>
          <w:color w:val="000000"/>
        </w:rPr>
        <w:fldChar w:fldCharType="end"/>
      </w:r>
      <w:r w:rsidR="00647492">
        <w:rPr>
          <w:rFonts w:eastAsia="Times New Roman" w:cs="Times New Roman"/>
          <w:color w:val="000000"/>
        </w:rPr>
        <w:t>. This dietary strategy also</w:t>
      </w:r>
      <w:r w:rsidR="00EE65DD">
        <w:rPr>
          <w:rFonts w:eastAsia="Times New Roman" w:cs="Times New Roman"/>
          <w:color w:val="000000"/>
        </w:rPr>
        <w:t xml:space="preserve"> correct</w:t>
      </w:r>
      <w:r w:rsidR="00647492">
        <w:rPr>
          <w:rFonts w:eastAsia="Times New Roman" w:cs="Times New Roman"/>
          <w:color w:val="000000"/>
        </w:rPr>
        <w:t>ed</w:t>
      </w:r>
      <w:r w:rsidR="00EE65DD">
        <w:rPr>
          <w:rFonts w:eastAsia="Times New Roman" w:cs="Times New Roman"/>
          <w:color w:val="000000"/>
        </w:rPr>
        <w:t xml:space="preserve"> </w:t>
      </w:r>
      <w:r>
        <w:rPr>
          <w:rFonts w:eastAsia="Times New Roman" w:cs="Times New Roman"/>
          <w:color w:val="000000"/>
        </w:rPr>
        <w:t>large birthweight traditionally seen in</w:t>
      </w:r>
      <w:r w:rsidR="00EE65DD">
        <w:rPr>
          <w:rFonts w:eastAsia="Times New Roman" w:cs="Times New Roman"/>
          <w:color w:val="000000"/>
        </w:rPr>
        <w:t xml:space="preserve"> HFD feeding</w:t>
      </w:r>
      <w:r w:rsidR="00B30060">
        <w:rPr>
          <w:rFonts w:eastAsia="Times New Roman" w:cs="Times New Roman"/>
          <w:color w:val="000000"/>
        </w:rPr>
        <w:t xml:space="preserve"> </w:t>
      </w:r>
      <w:r>
        <w:rPr>
          <w:rFonts w:eastAsia="Times New Roman" w:cs="Times New Roman"/>
          <w:color w:val="000000"/>
        </w:rPr>
        <w:fldChar w:fldCharType="begin"/>
      </w:r>
      <w:r w:rsidR="00753F6C">
        <w:rPr>
          <w:rFonts w:eastAsia="Times New Roman" w:cs="Times New Roman"/>
          <w:color w:val="000000"/>
        </w:rPr>
        <w:instrText xml:space="preserve"> ADDIN ZOTERO_ITEM CSL_CITATION {"citationID":"ESfqYU4l","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Upadhyay et al., 2019)</w:t>
      </w:r>
      <w:r>
        <w:rPr>
          <w:rFonts w:eastAsia="Times New Roman" w:cs="Times New Roman"/>
          <w:color w:val="000000"/>
        </w:rPr>
        <w:fldChar w:fldCharType="end"/>
      </w:r>
      <w:r w:rsidR="00EE65DD">
        <w:rPr>
          <w:rFonts w:eastAsia="Times New Roman" w:cs="Times New Roman"/>
          <w:color w:val="000000"/>
        </w:rPr>
        <w:t>. Therefore</w:t>
      </w:r>
      <w:r w:rsidR="00EE65DD" w:rsidRPr="00301F1B">
        <w:rPr>
          <w:rFonts w:eastAsia="Times New Roman" w:cs="Times New Roman"/>
          <w:i/>
          <w:color w:val="000000"/>
        </w:rPr>
        <w:t xml:space="preserve">, </w:t>
      </w:r>
      <w:r w:rsidR="00647492" w:rsidRPr="00301F1B">
        <w:rPr>
          <w:i/>
        </w:rPr>
        <w:t>I anticipate</w:t>
      </w:r>
      <w:r w:rsidR="00EE65DD" w:rsidRPr="00301F1B">
        <w:rPr>
          <w:i/>
        </w:rPr>
        <w:t xml:space="preserve"> that birth</w:t>
      </w:r>
      <w:r w:rsidR="00B30060" w:rsidRPr="00301F1B">
        <w:rPr>
          <w:i/>
        </w:rPr>
        <w:t xml:space="preserve"> </w:t>
      </w:r>
      <w:r w:rsidR="00EE65DD" w:rsidRPr="00301F1B">
        <w:rPr>
          <w:i/>
        </w:rPr>
        <w:t xml:space="preserve">weight </w:t>
      </w:r>
      <w:r w:rsidR="00B30060" w:rsidRPr="00301F1B">
        <w:rPr>
          <w:i/>
        </w:rPr>
        <w:t xml:space="preserve">of pups </w:t>
      </w:r>
      <w:r w:rsidR="00EE65DD" w:rsidRPr="00301F1B">
        <w:rPr>
          <w:i/>
        </w:rPr>
        <w:t xml:space="preserve">will be similar </w:t>
      </w:r>
      <w:r w:rsidR="00647492" w:rsidRPr="00301F1B">
        <w:rPr>
          <w:i/>
        </w:rPr>
        <w:t>in both eTRF and AL fed dams</w:t>
      </w:r>
      <w:r w:rsidR="00EE65DD">
        <w:t xml:space="preserve">. </w:t>
      </w:r>
      <w:r w:rsidR="00647492">
        <w:t>To determine the effect of maternal dietary feeding strategy on pup birth weight</w:t>
      </w:r>
      <w:r w:rsidR="00EE65DD">
        <w:t xml:space="preserve">, </w:t>
      </w:r>
      <w:r w:rsidR="00647492">
        <w:t>each pup’s weight will be taken immediately after delivery (PND 0.5)</w:t>
      </w:r>
      <w:r w:rsidR="00EE65DD">
        <w:t xml:space="preserve">. </w:t>
      </w:r>
      <w:r w:rsidR="00221EDD">
        <w:t>Pup birth weight will be averaged by litter and then by dam to present an average pup weight. Preliminary</w:t>
      </w:r>
      <w:r w:rsidR="00EE65DD">
        <w:t xml:space="preserve"> cohort data demonstrates that average birthweight per pup does not differ between maternal feeding groups</w:t>
      </w:r>
      <w:r w:rsidR="00221EDD">
        <w:t xml:space="preserve"> (p = 0.7)</w:t>
      </w:r>
      <w:r w:rsidR="00EE65DD">
        <w:t xml:space="preserve">. </w:t>
      </w:r>
    </w:p>
    <w:p w14:paraId="0AE7B5ED" w14:textId="763AEE75" w:rsidR="007229A3" w:rsidRDefault="007229A3" w:rsidP="00EE65DD"/>
    <w:p w14:paraId="4DDAE288" w14:textId="5792B282" w:rsidR="007229A3" w:rsidRPr="00B44C7A" w:rsidRDefault="00FF6EFD" w:rsidP="00EE65DD">
      <w:pPr>
        <w:rPr>
          <w:u w:val="single"/>
        </w:rPr>
      </w:pPr>
      <w:r w:rsidRPr="00B44C7A">
        <w:rPr>
          <w:u w:val="single"/>
        </w:rPr>
        <w:t xml:space="preserve">Aim 2.1.2 </w:t>
      </w:r>
      <w:r w:rsidR="007229A3" w:rsidRPr="00B44C7A">
        <w:rPr>
          <w:u w:val="single"/>
        </w:rPr>
        <w:t>Gestational age</w:t>
      </w:r>
    </w:p>
    <w:p w14:paraId="31D70390" w14:textId="7C99B707" w:rsidR="00FF6EFD" w:rsidRDefault="00FF6EFD" w:rsidP="00EE65DD">
      <w:r>
        <w:t>Another crucial measure of early life health is gestational age. Gestational age</w:t>
      </w:r>
      <w:r w:rsidR="00301F1B">
        <w:t xml:space="preserve"> is often expressed as either reaching term or</w:t>
      </w:r>
      <w:r>
        <w:t xml:space="preserve"> </w:t>
      </w:r>
      <w:r w:rsidR="00B66481">
        <w:t>failing to reach term before birth (</w:t>
      </w:r>
      <w:r>
        <w:t>pre-term birth</w:t>
      </w:r>
      <w:r w:rsidR="00B66481">
        <w:t>)</w:t>
      </w:r>
      <w:r>
        <w:t xml:space="preserve">, </w:t>
      </w:r>
      <w:r w:rsidR="00301F1B">
        <w:t xml:space="preserve">and </w:t>
      </w:r>
      <w:r>
        <w:t xml:space="preserve">has been linked to worsened early child health </w:t>
      </w:r>
      <w:r>
        <w:fldChar w:fldCharType="begin"/>
      </w:r>
      <w:r w:rsidR="00753F6C">
        <w:instrText xml:space="preserve"> ADDIN ZOTERO_ITEM CSL_CITATION {"citationID":"XDDI3UTt","properties":{"formattedCitation":"(Boyle et al., 2012)","plainCitation":"(Boyle et al., 2012)","noteIndex":0},"citationItems":[{"id":219,"uris":["http://zotero.org/users/5073745/items/52MD9HC5"],"uri":["http://zotero.org/users/5073745/items/52MD9HC5"],"itemData":{"id":219,"type":"article-journal","abstract":"Objective To investigate the burden of later disease associated with moderate/late preterm (32-36 weeks) and early term (37-38 weeks) birth.\nDesign Secondary analysis of data from the Millennium Cohort Study (MCS).\nSetting Longitudinal study of infants born in the United Kingdom between 2000 and 2002.\nParticipants 18 818 infants participated in the MCS. Effects of gestational age at birth on health outcomes at 3 (n=14 273) and 5 years (n=14 056) of age were analysed.\nMain outcome measures Growth, hospital admissions, longstanding illness/disability, wheezing/asthma, use of prescribed drugs, and parental rating of their children’s health.\nResults Measures of general health, hospital admissions, and longstanding illness showed a gradient of increasing risk of poorer outcome with decreasing gestation, suggesting a “dose-response” effect of prematurity. The greatest contribution to disease burden at 3 and 5 years was in children born late/moderate preterm or early term. Population attributable fractions for having at least three hospital admissions between 9 months and 5 years were 5.7% (95% confidence interval 2.0% to 10.0%) for birth at 32-36 weeks and 7.2% (1.4% to 13.6%) for birth at 37-38 weeks, compared with 3.8% (1.3% to 6.5%) for children born very preterm (&lt;32 weeks). Similarly, 2.7% (1.1% to 4.3%), 5.4% (2.4% to 8.6%), and 5.4% (0.7% to 10.5%) of limiting longstanding illness at 5 years were attributed to very preterm birth, moderate/late preterm birth, and early term birth.\nConclusions These results suggest that health outcomes of moderate/late preterm and early term babies are worse than those of full term babies. Additional research should quantify how much of the effect is due to maternal/fetal complications rather than prematurity itself. Irrespective of the reason for preterm birth, large numbers of these babies present a greater burden on public health services than very preterm babies.","container-title":"BMJ","DOI":"10.1136/bmj.e896","ISSN":"0959-8138, 1468-5833","journalAbbreviation":"BMJ","language":"en","note":"PMID: 22381676","source":"www-bmj-com.proxy.lib.umich.edu","title":"Effects of gestational age at birth on health outcomes at 3 and 5 years of age: population based cohort study","title-short":"Effects of gestational age at birth on health outcomes at 3 and 5 years of age","URL":"https://www-bmj-com.proxy.lib.umich.edu/content/344/bmj.e896","volume":"344","author":[{"family":"Boyle","given":"Elaine M."},{"family":"Poulsen","given":"Gry"},{"family":"Field","given":"David J."},{"family":"Kurinczuk","given":"Jennifer J."},{"family":"Wolke","given":"Dieter"},{"family":"Alfirevic","given":"Zarko"},{"family":"Quigley","given":"Maria A."}],"accessed":{"date-parts":[["2019",12,1]]},"issued":{"date-parts":[["2012",3,1]]}}}],"schema":"https://github.com/citation-style-language/schema/raw/master/csl-citation.json"} </w:instrText>
      </w:r>
      <w:r>
        <w:fldChar w:fldCharType="separate"/>
      </w:r>
      <w:r>
        <w:rPr>
          <w:noProof/>
        </w:rPr>
        <w:t>(Boyle et al., 2012)</w:t>
      </w:r>
      <w:r>
        <w:fldChar w:fldCharType="end"/>
      </w:r>
      <w:r>
        <w:t>.</w:t>
      </w:r>
      <w:r w:rsidR="00615E6D" w:rsidRPr="00615E6D">
        <w:t xml:space="preserve"> </w:t>
      </w:r>
      <w:r w:rsidR="00615E6D">
        <w:t xml:space="preserve">The effect of Ramadan fasting in pregnancy on gestational age </w:t>
      </w:r>
      <w:r w:rsidR="00B66481">
        <w:t>is</w:t>
      </w:r>
      <w:r w:rsidR="00615E6D">
        <w:t xml:space="preserve"> more consistent</w:t>
      </w:r>
      <w:r w:rsidR="00B66481">
        <w:t xml:space="preserve"> in the literature</w:t>
      </w:r>
      <w:r w:rsidR="00615E6D">
        <w:t xml:space="preserve">, with studies finding no effect of </w:t>
      </w:r>
      <w:r w:rsidR="00B66481">
        <w:t xml:space="preserve">maternal </w:t>
      </w:r>
      <w:r w:rsidR="00615E6D">
        <w:t xml:space="preserve">fasting on gestational age </w:t>
      </w:r>
      <w:r w:rsidR="00615E6D">
        <w:fldChar w:fldCharType="begin"/>
      </w:r>
      <w:r w:rsidR="00753F6C">
        <w:instrText xml:space="preserve"> ADDIN ZOTERO_ITEM CSL_CITATION {"citationID":"xMf2vlyX","properties":{"formattedCitation":"(Awwad et al., 2012; Daley et al., 2017; Hizli et al., 2012; Savitri et al., 2014)","plainCitation":"(Awwad et al., 2012; Daley et al., 2017; Hizli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615E6D">
        <w:fldChar w:fldCharType="separate"/>
      </w:r>
      <w:r w:rsidR="00615E6D">
        <w:rPr>
          <w:noProof/>
        </w:rPr>
        <w:t>(Awwad et al., 2012; Daley et al., 2017; Hizli et al., 2012; Savitri et al., 2014)</w:t>
      </w:r>
      <w:r w:rsidR="00615E6D">
        <w:fldChar w:fldCharType="end"/>
      </w:r>
      <w:r w:rsidR="00615E6D">
        <w:t xml:space="preserve">. </w:t>
      </w:r>
      <w:r w:rsidR="00523978">
        <w:t>No study in animals has been done to date</w:t>
      </w:r>
      <w:r w:rsidR="00301F1B">
        <w:t xml:space="preserve"> on TRF and pregnancy and the effects of gestational age</w:t>
      </w:r>
      <w:r w:rsidR="00B66481">
        <w:t>.</w:t>
      </w:r>
      <w:r w:rsidR="00523978">
        <w:t xml:space="preserve"> </w:t>
      </w:r>
      <w:r w:rsidR="00615E6D">
        <w:t xml:space="preserve">To assess gestational age, we will count the number of days between appearance of copulatory plug and birth. </w:t>
      </w:r>
      <w:r w:rsidR="00615E6D" w:rsidRPr="008B6EEF">
        <w:rPr>
          <w:i/>
        </w:rPr>
        <w:t>I</w:t>
      </w:r>
      <w:r w:rsidR="008B6EEF">
        <w:rPr>
          <w:i/>
        </w:rPr>
        <w:t xml:space="preserve"> hypoth</w:t>
      </w:r>
      <w:r w:rsidR="0043102B">
        <w:rPr>
          <w:i/>
        </w:rPr>
        <w:t>e</w:t>
      </w:r>
      <w:r w:rsidR="008B6EEF">
        <w:rPr>
          <w:i/>
        </w:rPr>
        <w:t>size</w:t>
      </w:r>
      <w:r w:rsidR="00615E6D" w:rsidRPr="008B6EEF">
        <w:rPr>
          <w:i/>
        </w:rPr>
        <w:t xml:space="preserve"> that gestational age will not differ between maternal treatment groups.</w:t>
      </w:r>
      <w:r w:rsidR="00615E6D">
        <w:t xml:space="preserve"> </w:t>
      </w:r>
      <w:r w:rsidR="00001D24">
        <w:t xml:space="preserve">The impact of this study will be that we will have the first evidence for </w:t>
      </w:r>
      <w:proofErr w:type="spellStart"/>
      <w:r w:rsidR="00001D24">
        <w:t>iso</w:t>
      </w:r>
      <w:proofErr w:type="spellEnd"/>
      <w:r w:rsidR="00001D24">
        <w:t>-caloric time restricted feeding in animals and its influence on risk for pre-term b</w:t>
      </w:r>
      <w:r w:rsidR="00751606">
        <w:t xml:space="preserve">irth. </w:t>
      </w:r>
    </w:p>
    <w:p w14:paraId="138B4B1A" w14:textId="61CCDCB7" w:rsidR="00FF6EFD" w:rsidRDefault="00FF6EFD" w:rsidP="00EE65DD"/>
    <w:p w14:paraId="0B3C4222" w14:textId="34213D39" w:rsidR="00FF6EFD" w:rsidRPr="00B44C7A" w:rsidRDefault="00FF6EFD" w:rsidP="00EE65DD">
      <w:pPr>
        <w:rPr>
          <w:u w:val="single"/>
        </w:rPr>
      </w:pPr>
      <w:r w:rsidRPr="00B44C7A">
        <w:rPr>
          <w:u w:val="single"/>
        </w:rPr>
        <w:lastRenderedPageBreak/>
        <w:t xml:space="preserve">Aim 2.1.3 </w:t>
      </w:r>
      <w:r w:rsidR="003D6ACC">
        <w:rPr>
          <w:u w:val="single"/>
        </w:rPr>
        <w:t>`</w:t>
      </w:r>
      <w:r w:rsidRPr="00B44C7A">
        <w:rPr>
          <w:u w:val="single"/>
        </w:rPr>
        <w:t xml:space="preserve"> </w:t>
      </w:r>
    </w:p>
    <w:p w14:paraId="79505A47" w14:textId="3E653BD3" w:rsidR="00913636" w:rsidRPr="00913636" w:rsidRDefault="00F27793" w:rsidP="00913636">
      <w:pPr>
        <w:rPr>
          <w:rFonts w:eastAsia="Times New Roman" w:cs="Times New Roman"/>
          <w:color w:val="000000"/>
        </w:rPr>
      </w:pPr>
      <w:r>
        <w:rPr>
          <w:rFonts w:eastAsia="Times New Roman" w:cs="Times New Roman"/>
          <w:color w:val="000000"/>
        </w:rPr>
        <w:t xml:space="preserve">Offspring survival is one aspect of offspring health that </w:t>
      </w:r>
      <w:r w:rsidR="00E1397B">
        <w:rPr>
          <w:rFonts w:eastAsia="Times New Roman" w:cs="Times New Roman"/>
          <w:color w:val="000000"/>
        </w:rPr>
        <w:t>is often overlooked in maternal nutrition studies, and hasn’t been reported using</w:t>
      </w:r>
      <w:r>
        <w:rPr>
          <w:rFonts w:eastAsia="Times New Roman" w:cs="Times New Roman"/>
          <w:color w:val="000000"/>
        </w:rPr>
        <w:t xml:space="preserve"> TRF</w:t>
      </w:r>
      <w:r w:rsidR="00E1397B">
        <w:rPr>
          <w:rFonts w:eastAsia="Times New Roman" w:cs="Times New Roman"/>
          <w:color w:val="000000"/>
        </w:rPr>
        <w:t xml:space="preserve"> in pregnancy</w:t>
      </w:r>
      <w:r>
        <w:rPr>
          <w:rFonts w:eastAsia="Times New Roman" w:cs="Times New Roman"/>
          <w:color w:val="000000"/>
        </w:rPr>
        <w:t xml:space="preserve">. However, studies using caloric restriction, of differing magnitudes, have looked at neonatal survivorship. </w:t>
      </w:r>
    </w:p>
    <w:p w14:paraId="01D729BC" w14:textId="3F2E967F" w:rsidR="00542FE1" w:rsidRDefault="0045654F" w:rsidP="00077B30">
      <w:pPr>
        <w:pStyle w:val="ListParagraph"/>
        <w:numPr>
          <w:ilvl w:val="0"/>
          <w:numId w:val="1"/>
        </w:numPr>
        <w:rPr>
          <w:rFonts w:eastAsia="Times New Roman" w:cs="Times New Roman"/>
          <w:color w:val="000000"/>
        </w:rPr>
      </w:pPr>
      <w:r>
        <w:rPr>
          <w:rFonts w:eastAsia="Times New Roman" w:cs="Times New Roman"/>
          <w:color w:val="000000"/>
        </w:rPr>
        <w:t>Canonical</w:t>
      </w:r>
      <w:r w:rsidR="009A787B">
        <w:rPr>
          <w:rFonts w:eastAsia="Times New Roman" w:cs="Times New Roman"/>
          <w:color w:val="000000"/>
        </w:rPr>
        <w:t xml:space="preserve"> studies of food restriction report that with caloric restriction during </w:t>
      </w:r>
      <w:r>
        <w:rPr>
          <w:rFonts w:eastAsia="Times New Roman" w:cs="Times New Roman"/>
          <w:color w:val="000000"/>
        </w:rPr>
        <w:t>gestation</w:t>
      </w:r>
      <w:r w:rsidR="009A787B">
        <w:rPr>
          <w:rFonts w:eastAsia="Times New Roman" w:cs="Times New Roman"/>
          <w:color w:val="000000"/>
        </w:rPr>
        <w:t>, there is ____ effect on survival of the pups(CITE).</w:t>
      </w:r>
    </w:p>
    <w:p w14:paraId="23762489" w14:textId="16457646" w:rsidR="00077B30" w:rsidRPr="00542FE1" w:rsidRDefault="00077B30" w:rsidP="00077B30">
      <w:pPr>
        <w:pStyle w:val="ListParagraph"/>
        <w:numPr>
          <w:ilvl w:val="0"/>
          <w:numId w:val="1"/>
        </w:numPr>
        <w:rPr>
          <w:rFonts w:eastAsia="Times New Roman" w:cs="Times New Roman"/>
          <w:color w:val="000000"/>
        </w:rPr>
      </w:pPr>
      <w:r w:rsidRPr="00542FE1">
        <w:rPr>
          <w:rFonts w:eastAsia="Times New Roman" w:cs="Times New Roman"/>
          <w:color w:val="000000"/>
        </w:rPr>
        <w:t xml:space="preserve">Some studies use food deprivation as a means to induce stress in maternal animals. This may be enough to impact survival of the pups. </w:t>
      </w:r>
    </w:p>
    <w:p w14:paraId="3EE8955A" w14:textId="089E3494" w:rsidR="00077B30" w:rsidRPr="00751606" w:rsidRDefault="00077B30" w:rsidP="00751606">
      <w:pPr>
        <w:rPr>
          <w:rFonts w:eastAsia="Times New Roman" w:cs="Times New Roman"/>
          <w:color w:val="000000"/>
        </w:rPr>
      </w:pPr>
      <w:r w:rsidRPr="00751606">
        <w:rPr>
          <w:rFonts w:eastAsia="Times New Roman" w:cs="Times New Roman"/>
          <w:color w:val="000000"/>
        </w:rPr>
        <w:t>Sex difference</w:t>
      </w:r>
      <w:r w:rsidR="00C77546" w:rsidRPr="00751606">
        <w:rPr>
          <w:rFonts w:eastAsia="Times New Roman" w:cs="Times New Roman"/>
          <w:color w:val="000000"/>
        </w:rPr>
        <w:t>s may exist in the survivorship of offspring. Work done in dairy cows has demonstrated that restrictive feeding practices initiated before mating resulted in smaller calves, and fewer female calves surviving compared to AL fed controls</w:t>
      </w:r>
      <w:r w:rsidR="00913636">
        <w:rPr>
          <w:rFonts w:eastAsia="Times New Roman" w:cs="Times New Roman"/>
          <w:color w:val="000000"/>
        </w:rPr>
        <w:t xml:space="preserve"> </w:t>
      </w:r>
      <w:r w:rsidR="00C77546" w:rsidRPr="00751606">
        <w:rPr>
          <w:rFonts w:eastAsia="Times New Roman" w:cs="Times New Roman"/>
          <w:color w:val="000000"/>
        </w:rPr>
        <w:fldChar w:fldCharType="begin"/>
      </w:r>
      <w:r w:rsidR="00753F6C">
        <w:rPr>
          <w:rFonts w:eastAsia="Times New Roman" w:cs="Times New Roman"/>
          <w:color w:val="000000"/>
        </w:rPr>
        <w:instrText xml:space="preserve"> ADDIN ZOTERO_ITEM CSL_CITATION {"citationID":"ghqYsIk7","properties":{"formattedCitation":"(Vinsky, Novak, Dixon, Dyck, &amp; Foxcroft, 2006)","plainCitation":"(Vinsky, Novak, Dixon, Dyck, &amp; Foxcroft, 2006)","noteIndex":0},"citationItems":[{"id":122,"uris":["http://zotero.org/users/5073745/items/L2FUAIYZ"],"uri":["http://zotero.org/users/5073745/items/L2FUAIYZ"],"itemData":{"id":122,"type":"article-journal","abstract":"This study explored the possibility of sex-specific effects on embryonic survival in primiparous sows subjected to restricted feed intake during the last week of lactation and bred after weaning (Restrict; n = 16), compared with control sows fed close to ad libitum feed intakes (Control; n = 17). Restrict sows were in a substantial negative net energy balance at weaning, and lost 13% of estimated protein and 17% of fat mass during lactation, yet the weaning-to-oestrous interval and ovulation rate were not different between treatments. However, embryonic survival at Day 30 of gestation was lower (P &lt; 0.05) in Restrict than Control sows, and selectively reduced the proportion of female embryos surviving (P &lt; 0.01). A decrease in weight and crown–rump length of surviving female (P &lt; 0.05) and male (P &lt; 0.05) embryos was seen in Restrict litters. The mechanisms mediating this sex-specific effect on embryonic loss in feed-restricted sows are unclear. The data presented here indicate that feed-restriction during the last week of lactation in primiparous sows causes a selective decrease in survival of female embryos and limits the growth of all surviving embryos.","container-title":"Reproduction, Fertility and Development","DOI":"10.1071/RD05142","ISSN":"1448-5990","issue":"3","journalAbbreviation":"Reprod. Fertil. Dev.","language":"en","page":"347-355","source":"www.publish.csiro.au","title":"Nutritional restriction in lactating primiparous sows selectively affects female embryo survival and overall litter development","volume":"18","author":[{"family":"Vinsky","given":"M. D."},{"family":"Novak","given":"S."},{"family":"Dixon","given":"W. T."},{"family":"Dyck","given":"M. K."},{"family":"Foxcroft","given":"G. R."}],"issued":{"date-parts":[["2006",2,27]]}}}],"schema":"https://github.com/citation-style-language/schema/raw/master/csl-citation.json"} </w:instrText>
      </w:r>
      <w:r w:rsidR="00C77546" w:rsidRPr="00751606">
        <w:rPr>
          <w:rFonts w:eastAsia="Times New Roman" w:cs="Times New Roman"/>
          <w:color w:val="000000"/>
        </w:rPr>
        <w:fldChar w:fldCharType="separate"/>
      </w:r>
      <w:r w:rsidR="00C77546" w:rsidRPr="00751606">
        <w:rPr>
          <w:rFonts w:eastAsia="Times New Roman" w:cs="Times New Roman"/>
          <w:noProof/>
          <w:color w:val="000000"/>
        </w:rPr>
        <w:t>(Vinsky, Novak, Dixon, Dyck, &amp; Foxcroft, 2006)</w:t>
      </w:r>
      <w:r w:rsidR="00C77546" w:rsidRPr="00751606">
        <w:rPr>
          <w:rFonts w:eastAsia="Times New Roman" w:cs="Times New Roman"/>
          <w:color w:val="000000"/>
        </w:rPr>
        <w:fldChar w:fldCharType="end"/>
      </w:r>
      <w:r w:rsidR="00C77546" w:rsidRPr="00751606">
        <w:rPr>
          <w:rFonts w:eastAsia="Times New Roman" w:cs="Times New Roman"/>
          <w:color w:val="000000"/>
        </w:rPr>
        <w:t>.</w:t>
      </w:r>
      <w:r w:rsidR="00B13741" w:rsidRPr="00751606">
        <w:rPr>
          <w:rFonts w:eastAsia="Times New Roman" w:cs="Times New Roman"/>
          <w:color w:val="000000"/>
        </w:rPr>
        <w:t xml:space="preserve"> However, the majority of animal models find that TRF rarely induces caloric deficit when compared to AL fed controls (</w:t>
      </w:r>
      <w:commentRangeStart w:id="0"/>
      <w:r w:rsidR="00B13741" w:rsidRPr="00913636">
        <w:rPr>
          <w:rFonts w:eastAsia="Times New Roman" w:cs="Times New Roman"/>
          <w:color w:val="000000"/>
          <w:highlight w:val="yellow"/>
        </w:rPr>
        <w:t>CITE ALL THESE</w:t>
      </w:r>
      <w:commentRangeEnd w:id="0"/>
      <w:r w:rsidR="00E1397B">
        <w:rPr>
          <w:rStyle w:val="CommentReference"/>
        </w:rPr>
        <w:commentReference w:id="0"/>
      </w:r>
      <w:r w:rsidR="00B13741" w:rsidRPr="00751606">
        <w:rPr>
          <w:rFonts w:eastAsia="Times New Roman" w:cs="Times New Roman"/>
          <w:color w:val="000000"/>
        </w:rPr>
        <w:t xml:space="preserve">). In order to assess survival of the pups, </w:t>
      </w:r>
      <w:r w:rsidR="00751606" w:rsidRPr="00751606">
        <w:rPr>
          <w:rFonts w:eastAsia="Times New Roman" w:cs="Times New Roman"/>
          <w:color w:val="000000"/>
        </w:rPr>
        <w:t>offspring</w:t>
      </w:r>
      <w:r w:rsidR="00B13741" w:rsidRPr="00751606">
        <w:rPr>
          <w:rFonts w:eastAsia="Times New Roman" w:cs="Times New Roman"/>
          <w:color w:val="000000"/>
        </w:rPr>
        <w:t xml:space="preserve"> will be counted on PND 0.5 and sexed as soon as possible.</w:t>
      </w:r>
      <w:r w:rsidR="00751606" w:rsidRPr="00751606">
        <w:rPr>
          <w:rFonts w:eastAsia="Times New Roman" w:cs="Times New Roman"/>
          <w:color w:val="000000"/>
        </w:rPr>
        <w:t xml:space="preserve"> This number will be tracked daily until selective reduction at PND 3.5.  The sex-specific effects of eTRF on pup survival was</w:t>
      </w:r>
      <w:r w:rsidRPr="00751606">
        <w:rPr>
          <w:rFonts w:eastAsia="Times New Roman" w:cs="Times New Roman"/>
          <w:color w:val="000000"/>
        </w:rPr>
        <w:t xml:space="preserve"> not something we evaluated</w:t>
      </w:r>
      <w:r w:rsidR="00751606" w:rsidRPr="00751606">
        <w:rPr>
          <w:rFonts w:eastAsia="Times New Roman" w:cs="Times New Roman"/>
          <w:color w:val="000000"/>
        </w:rPr>
        <w:t xml:space="preserve"> in the first cohort</w:t>
      </w:r>
      <w:r w:rsidRPr="00751606">
        <w:rPr>
          <w:rFonts w:eastAsia="Times New Roman" w:cs="Times New Roman"/>
          <w:color w:val="000000"/>
        </w:rPr>
        <w:t xml:space="preserve">, but we will in the future be sexing and recording weights of all fetuses before culling to even litters. This will better enable us to detect any sex-specific differences in early post-natal survival or in birth numbers. </w:t>
      </w:r>
    </w:p>
    <w:p w14:paraId="4DB5787E" w14:textId="77777777" w:rsidR="00751606" w:rsidRDefault="00751606" w:rsidP="00B13741">
      <w:pPr>
        <w:pStyle w:val="Heading2"/>
      </w:pPr>
    </w:p>
    <w:p w14:paraId="6F0C0429" w14:textId="4F215B39" w:rsidR="00B13741" w:rsidRDefault="00B13741" w:rsidP="00B13741">
      <w:pPr>
        <w:pStyle w:val="Heading2"/>
      </w:pPr>
      <w:r>
        <w:t xml:space="preserve">Specific aim </w:t>
      </w:r>
      <w:r w:rsidR="006570AA">
        <w:t>2.2</w:t>
      </w:r>
      <w:r>
        <w:t xml:space="preserve"> Will </w:t>
      </w:r>
      <w:r w:rsidR="00922F96">
        <w:t xml:space="preserve">gestational exposure to eTRF alter </w:t>
      </w:r>
      <w:r w:rsidR="006570AA">
        <w:t>growth and development of the offspring</w:t>
      </w:r>
      <w:r w:rsidR="00922F96">
        <w:t>?</w:t>
      </w:r>
    </w:p>
    <w:p w14:paraId="29C7CF47" w14:textId="0925732E" w:rsidR="00BC6616" w:rsidRPr="00E1397B" w:rsidRDefault="00BC6616" w:rsidP="00BC6616">
      <w:pPr>
        <w:rPr>
          <w:rFonts w:eastAsia="Times New Roman" w:cs="Times New Roman"/>
          <w:color w:val="000000"/>
        </w:rPr>
      </w:pPr>
      <w:r>
        <w:rPr>
          <w:rFonts w:eastAsia="Times New Roman" w:cs="Times New Roman"/>
          <w:color w:val="000000"/>
        </w:rPr>
        <w:t xml:space="preserve">Growth encompasses many factors including the trajectory of body composition, the propensity for food intake and energy expenditure, and of sexual maturation. </w:t>
      </w:r>
    </w:p>
    <w:p w14:paraId="6728EA1C" w14:textId="3BE5C28C" w:rsidR="006570AA" w:rsidRPr="004777D5" w:rsidRDefault="006570AA" w:rsidP="006570AA">
      <w:pPr>
        <w:rPr>
          <w:color w:val="000000" w:themeColor="text1"/>
          <w:u w:val="single"/>
        </w:rPr>
      </w:pPr>
      <w:commentRangeStart w:id="1"/>
      <w:r w:rsidRPr="004777D5">
        <w:rPr>
          <w:color w:val="000000" w:themeColor="text1"/>
          <w:u w:val="single"/>
        </w:rPr>
        <w:t>Aim 2.2.1 Body weight,</w:t>
      </w:r>
      <w:r w:rsidR="00DB40E3">
        <w:rPr>
          <w:color w:val="000000" w:themeColor="text1"/>
          <w:u w:val="single"/>
        </w:rPr>
        <w:t xml:space="preserve"> body composition, and</w:t>
      </w:r>
      <w:r w:rsidRPr="004777D5">
        <w:rPr>
          <w:color w:val="000000" w:themeColor="text1"/>
          <w:u w:val="single"/>
        </w:rPr>
        <w:t xml:space="preserve"> food intake</w:t>
      </w:r>
      <w:commentRangeEnd w:id="1"/>
      <w:r w:rsidR="00073D96">
        <w:rPr>
          <w:rStyle w:val="CommentReference"/>
        </w:rPr>
        <w:commentReference w:id="1"/>
      </w:r>
    </w:p>
    <w:p w14:paraId="26329068" w14:textId="16F4630A" w:rsidR="00942580" w:rsidRDefault="00942580" w:rsidP="006570AA">
      <w:r>
        <w:t xml:space="preserve">It is well documented that maternal diet during gestation can alter offspring body composition. </w:t>
      </w:r>
      <w:r w:rsidR="00751606">
        <w:t xml:space="preserve">The ability of an animal to gain weight and length is correlated to its propensity for disease (CITE). There is potential for catch-up growth. This would look like _____. </w:t>
      </w:r>
      <w:r w:rsidR="00E1397B">
        <w:t xml:space="preserve">We will measure body weight on PND days 0.5, 3, 7, 14, 21, and weekly thereafter until sacrifice. Body composition will be </w:t>
      </w:r>
      <w:r w:rsidR="00073D96">
        <w:t xml:space="preserve">assessed weekly by </w:t>
      </w:r>
      <w:proofErr w:type="spellStart"/>
      <w:r w:rsidR="00073D96">
        <w:t>EchoMRI</w:t>
      </w:r>
      <w:proofErr w:type="spellEnd"/>
      <w:r w:rsidR="00073D96">
        <w:t xml:space="preserve"> until sacrifice. </w:t>
      </w:r>
    </w:p>
    <w:p w14:paraId="719705B2" w14:textId="7D3AF27B" w:rsidR="006570AA" w:rsidRPr="00581847" w:rsidRDefault="006570AA" w:rsidP="006570AA">
      <w:pPr>
        <w:rPr>
          <w:u w:val="single"/>
        </w:rPr>
      </w:pPr>
      <w:r w:rsidRPr="00581847">
        <w:rPr>
          <w:u w:val="single"/>
        </w:rPr>
        <w:t xml:space="preserve">Aim 2.2.2 Metabolic health in </w:t>
      </w:r>
      <w:r w:rsidR="00224A2E">
        <w:rPr>
          <w:u w:val="single"/>
        </w:rPr>
        <w:t>from neonate to adulthood</w:t>
      </w:r>
    </w:p>
    <w:p w14:paraId="7DE8E4E7" w14:textId="55478E73" w:rsidR="00751606" w:rsidRDefault="00751606" w:rsidP="006570AA">
      <w:commentRangeStart w:id="2"/>
      <w:r>
        <w:t>Adoles</w:t>
      </w:r>
      <w:r w:rsidR="003D6ACC">
        <w:t>c</w:t>
      </w:r>
      <w:r>
        <w:t xml:space="preserve">ence is </w:t>
      </w:r>
      <w:commentRangeEnd w:id="2"/>
      <w:r w:rsidR="002E47C1">
        <w:rPr>
          <w:rStyle w:val="CommentReference"/>
        </w:rPr>
        <w:commentReference w:id="2"/>
      </w:r>
      <w:r>
        <w:t>a critical period of development characterized by rapid growth, sexual development, and concordance of many health indices with the adult risk profiles they carry. Therefore, early adulthood/adolescence is a critical time to assess metabolic health. In order to assess metabolic health, this study suggests to assess the same aspect that was shown in the previous generation, insulin sensitivity.</w:t>
      </w:r>
      <w:r w:rsidR="00D60130">
        <w:t xml:space="preserve"> To assess this, we will conduct an insulin tolerance test</w:t>
      </w:r>
      <w:r w:rsidR="00581847">
        <w:t>. I</w:t>
      </w:r>
    </w:p>
    <w:p w14:paraId="61A7CDEE" w14:textId="1FD7C5FC" w:rsidR="006570AA" w:rsidRPr="00581847" w:rsidRDefault="006570AA" w:rsidP="006570AA">
      <w:pPr>
        <w:rPr>
          <w:u w:val="single"/>
        </w:rPr>
      </w:pPr>
      <w:r w:rsidRPr="00581847">
        <w:rPr>
          <w:u w:val="single"/>
        </w:rPr>
        <w:t>Aim 2.2.3 Sexual development and maturation</w:t>
      </w:r>
    </w:p>
    <w:p w14:paraId="33D325FF" w14:textId="77777777" w:rsidR="00BC6616" w:rsidRPr="006570AA" w:rsidRDefault="00BC6616" w:rsidP="006570AA"/>
    <w:p w14:paraId="7B49AC63" w14:textId="532E90E4" w:rsidR="00415B08" w:rsidRPr="00916B43" w:rsidRDefault="0045654F" w:rsidP="00916B43">
      <w:pPr>
        <w:rPr>
          <w:rFonts w:eastAsia="Times New Roman" w:cs="Times New Roman"/>
          <w:color w:val="000000"/>
        </w:rPr>
      </w:pPr>
      <w:r>
        <w:rPr>
          <w:rFonts w:eastAsia="Times New Roman" w:cs="Times New Roman"/>
          <w:color w:val="000000"/>
        </w:rPr>
        <w:t>Less significant induction of the integrated stress response suggests that he in utero environment is not one that is inhospitable to fetuses, but may be one that is slightly stressed, as the ISR was moderately upregulated compared to NCD-AL feeding</w:t>
      </w:r>
      <w:r w:rsidR="00CD0FFC">
        <w:rPr>
          <w:rFonts w:eastAsia="Times New Roman" w:cs="Times New Roman"/>
          <w:color w:val="000000"/>
        </w:rPr>
        <w:t xml:space="preserve"> </w:t>
      </w:r>
      <w:r>
        <w:rPr>
          <w:rFonts w:eastAsia="Times New Roman" w:cs="Times New Roman"/>
          <w:color w:val="000000"/>
        </w:rPr>
        <w:fldChar w:fldCharType="begin"/>
      </w:r>
      <w:r w:rsidR="00753F6C">
        <w:rPr>
          <w:rFonts w:eastAsia="Times New Roman" w:cs="Times New Roman"/>
          <w:color w:val="000000"/>
        </w:rPr>
        <w:instrText xml:space="preserve"> ADDIN ZOTERO_ITEM CSL_CITATION {"citationID":"5EUQuSz1","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Upadhyay et al., 2019)</w:t>
      </w:r>
      <w:r>
        <w:rPr>
          <w:rFonts w:eastAsia="Times New Roman" w:cs="Times New Roman"/>
          <w:color w:val="000000"/>
        </w:rPr>
        <w:fldChar w:fldCharType="end"/>
      </w:r>
      <w:r>
        <w:rPr>
          <w:rFonts w:eastAsia="Times New Roman" w:cs="Times New Roman"/>
          <w:color w:val="000000"/>
        </w:rPr>
        <w:t xml:space="preserve">. </w:t>
      </w:r>
    </w:p>
    <w:p w14:paraId="42F26AF6" w14:textId="6C1BA303" w:rsidR="005930A3" w:rsidRDefault="005930A3" w:rsidP="005930A3">
      <w:pPr>
        <w:pStyle w:val="ListParagraph"/>
        <w:numPr>
          <w:ilvl w:val="0"/>
          <w:numId w:val="2"/>
        </w:numPr>
        <w:rPr>
          <w:rFonts w:eastAsia="Times New Roman" w:cs="Times New Roman"/>
          <w:color w:val="000000"/>
        </w:rPr>
      </w:pPr>
      <w:r>
        <w:rPr>
          <w:rFonts w:eastAsia="Times New Roman" w:cs="Times New Roman"/>
          <w:color w:val="000000"/>
        </w:rPr>
        <w:t>BC, weight, food intake</w:t>
      </w:r>
    </w:p>
    <w:p w14:paraId="68FE4318" w14:textId="3F09ADDF" w:rsidR="005930A3" w:rsidRDefault="005930A3" w:rsidP="005930A3">
      <w:pPr>
        <w:pStyle w:val="ListParagraph"/>
        <w:numPr>
          <w:ilvl w:val="0"/>
          <w:numId w:val="2"/>
        </w:numPr>
        <w:rPr>
          <w:rFonts w:eastAsia="Times New Roman" w:cs="Times New Roman"/>
          <w:color w:val="000000"/>
        </w:rPr>
      </w:pPr>
      <w:r>
        <w:rPr>
          <w:rFonts w:eastAsia="Times New Roman" w:cs="Times New Roman"/>
          <w:color w:val="000000"/>
        </w:rPr>
        <w:t>Limiting litters</w:t>
      </w:r>
    </w:p>
    <w:p w14:paraId="716025B7" w14:textId="116ADBFB" w:rsidR="008616B5" w:rsidRDefault="00415B08" w:rsidP="008616B5">
      <w:pPr>
        <w:rPr>
          <w:rFonts w:eastAsia="Times New Roman" w:cs="Times New Roman"/>
          <w:color w:val="000000"/>
        </w:rPr>
      </w:pPr>
      <w:r>
        <w:rPr>
          <w:rFonts w:eastAsia="Times New Roman" w:cs="Times New Roman"/>
          <w:color w:val="000000"/>
        </w:rPr>
        <w:t xml:space="preserve">One </w:t>
      </w:r>
      <w:r w:rsidR="0045654F">
        <w:rPr>
          <w:rFonts w:eastAsia="Times New Roman" w:cs="Times New Roman"/>
          <w:color w:val="000000"/>
        </w:rPr>
        <w:t>existing</w:t>
      </w:r>
      <w:r>
        <w:rPr>
          <w:rFonts w:eastAsia="Times New Roman" w:cs="Times New Roman"/>
          <w:color w:val="000000"/>
        </w:rPr>
        <w:t xml:space="preserve"> study to evaluate TRF in developing animals discovered that TRF in the </w:t>
      </w:r>
      <w:r w:rsidR="0045654F">
        <w:rPr>
          <w:rFonts w:eastAsia="Times New Roman" w:cs="Times New Roman"/>
          <w:color w:val="000000"/>
        </w:rPr>
        <w:t>post weaning</w:t>
      </w:r>
      <w:r>
        <w:rPr>
          <w:rFonts w:eastAsia="Times New Roman" w:cs="Times New Roman"/>
          <w:color w:val="000000"/>
        </w:rPr>
        <w:t xml:space="preserve"> life, even when followed by 4 weeks of AL feeding, elicited severe metabolic dysfunction in mice</w:t>
      </w:r>
      <w:r w:rsidR="00FF6EFD">
        <w:rPr>
          <w:rFonts w:eastAsia="Times New Roman" w:cs="Times New Roman"/>
          <w:color w:val="000000"/>
        </w:rPr>
        <w:t xml:space="preserve"> </w:t>
      </w:r>
      <w:r>
        <w:rPr>
          <w:rFonts w:eastAsia="Times New Roman" w:cs="Times New Roman"/>
          <w:color w:val="000000"/>
        </w:rPr>
        <w:fldChar w:fldCharType="begin"/>
      </w:r>
      <w:r w:rsidR="00753F6C">
        <w:rPr>
          <w:rFonts w:eastAsia="Times New Roman" w:cs="Times New Roman"/>
          <w:color w:val="000000"/>
        </w:rPr>
        <w:instrText xml:space="preserve"> ADDIN ZOTERO_ITEM CSL_CITATION {"citationID":"jVvwfvsA","properties":{"formattedCitation":"(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Hu et al., 2019)</w:t>
      </w:r>
      <w:r>
        <w:rPr>
          <w:rFonts w:eastAsia="Times New Roman" w:cs="Times New Roman"/>
          <w:color w:val="000000"/>
        </w:rPr>
        <w:fldChar w:fldCharType="end"/>
      </w:r>
      <w:r>
        <w:rPr>
          <w:rFonts w:eastAsia="Times New Roman" w:cs="Times New Roman"/>
          <w:color w:val="000000"/>
        </w:rPr>
        <w:t xml:space="preserve">. This was not improved by continued TRF feeding and manifested </w:t>
      </w:r>
      <w:r w:rsidR="00FF6EFD">
        <w:rPr>
          <w:rFonts w:eastAsia="Times New Roman" w:cs="Times New Roman"/>
          <w:color w:val="000000"/>
        </w:rPr>
        <w:t xml:space="preserve">despite being fed </w:t>
      </w:r>
      <w:r>
        <w:rPr>
          <w:rFonts w:eastAsia="Times New Roman" w:cs="Times New Roman"/>
          <w:color w:val="000000"/>
        </w:rPr>
        <w:t>a chow diet. The TRF animals d</w:t>
      </w:r>
      <w:r w:rsidR="00916B43">
        <w:rPr>
          <w:rFonts w:eastAsia="Times New Roman" w:cs="Times New Roman"/>
          <w:color w:val="000000"/>
        </w:rPr>
        <w:t>emonstrated hyperglycemia</w:t>
      </w:r>
      <w:r w:rsidR="00CD58DA">
        <w:rPr>
          <w:rFonts w:eastAsia="Times New Roman" w:cs="Times New Roman"/>
          <w:color w:val="000000"/>
        </w:rPr>
        <w:t xml:space="preserve">, </w:t>
      </w:r>
      <w:r>
        <w:rPr>
          <w:rFonts w:eastAsia="Times New Roman" w:cs="Times New Roman"/>
          <w:color w:val="000000"/>
        </w:rPr>
        <w:lastRenderedPageBreak/>
        <w:t>impaired liver function, reduced immune response, altered gut mic</w:t>
      </w:r>
      <w:r w:rsidR="00916B43">
        <w:rPr>
          <w:rFonts w:eastAsia="Times New Roman" w:cs="Times New Roman"/>
          <w:color w:val="000000"/>
        </w:rPr>
        <w:t>robiome, and delayed sexual matu</w:t>
      </w:r>
      <w:r>
        <w:rPr>
          <w:rFonts w:eastAsia="Times New Roman" w:cs="Times New Roman"/>
          <w:color w:val="000000"/>
        </w:rPr>
        <w:t>ration</w:t>
      </w:r>
      <w:r w:rsidR="00CD58DA">
        <w:rPr>
          <w:rFonts w:eastAsia="Times New Roman" w:cs="Times New Roman"/>
          <w:color w:val="000000"/>
        </w:rPr>
        <w:t xml:space="preserve"> </w:t>
      </w:r>
      <w:r>
        <w:rPr>
          <w:rFonts w:eastAsia="Times New Roman" w:cs="Times New Roman"/>
          <w:color w:val="000000"/>
        </w:rPr>
        <w:fldChar w:fldCharType="begin"/>
      </w:r>
      <w:r w:rsidR="00753F6C">
        <w:rPr>
          <w:rFonts w:eastAsia="Times New Roman" w:cs="Times New Roman"/>
          <w:color w:val="000000"/>
        </w:rPr>
        <w:instrText xml:space="preserve"> ADDIN ZOTERO_ITEM CSL_CITATION {"citationID":"iromGITd","properties":{"formattedCitation":"(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Hu et al., 2019)</w:t>
      </w:r>
      <w:r>
        <w:rPr>
          <w:rFonts w:eastAsia="Times New Roman" w:cs="Times New Roman"/>
          <w:color w:val="000000"/>
        </w:rPr>
        <w:fldChar w:fldCharType="end"/>
      </w:r>
      <w:r>
        <w:rPr>
          <w:rFonts w:eastAsia="Times New Roman" w:cs="Times New Roman"/>
          <w:color w:val="000000"/>
        </w:rPr>
        <w:t xml:space="preserve">. </w:t>
      </w:r>
      <w:r w:rsidR="00B810F0">
        <w:rPr>
          <w:rFonts w:eastAsia="Times New Roman" w:cs="Times New Roman"/>
          <w:color w:val="000000"/>
        </w:rPr>
        <w:t xml:space="preserve">The effect of gestational TRF on the rate of sexual maturation hasn’t been evaluated to date. </w:t>
      </w:r>
      <w:r w:rsidR="00DB40E3">
        <w:rPr>
          <w:rFonts w:eastAsia="Times New Roman" w:cs="Times New Roman"/>
          <w:color w:val="000000"/>
        </w:rPr>
        <w:t>Therefore</w:t>
      </w:r>
    </w:p>
    <w:p w14:paraId="49493F9E" w14:textId="1A1A5C74" w:rsidR="00502490" w:rsidRDefault="00502490" w:rsidP="008616B5">
      <w:pPr>
        <w:rPr>
          <w:rFonts w:eastAsia="Times New Roman" w:cs="Times New Roman"/>
          <w:color w:val="000000"/>
        </w:rPr>
      </w:pPr>
    </w:p>
    <w:p w14:paraId="44F7428C" w14:textId="6B93C3A0" w:rsidR="005930A3" w:rsidRDefault="00196540" w:rsidP="00261C91">
      <w:pPr>
        <w:pStyle w:val="Heading2"/>
        <w:rPr>
          <w:rFonts w:eastAsia="Times New Roman"/>
        </w:rPr>
      </w:pPr>
      <w:r>
        <w:rPr>
          <w:rFonts w:eastAsia="Times New Roman"/>
        </w:rPr>
        <w:t xml:space="preserve">Specific aim </w:t>
      </w:r>
      <w:r w:rsidR="00942580">
        <w:rPr>
          <w:rFonts w:eastAsia="Times New Roman"/>
        </w:rPr>
        <w:t>2.</w:t>
      </w:r>
      <w:r w:rsidR="002853CD">
        <w:rPr>
          <w:rFonts w:eastAsia="Times New Roman"/>
        </w:rPr>
        <w:t>3</w:t>
      </w:r>
      <w:r w:rsidR="005930A3">
        <w:rPr>
          <w:rFonts w:eastAsia="Times New Roman"/>
        </w:rPr>
        <w:t xml:space="preserve"> </w:t>
      </w:r>
      <w:r w:rsidR="00922F96">
        <w:rPr>
          <w:rFonts w:eastAsia="Times New Roman"/>
        </w:rPr>
        <w:t xml:space="preserve">Will </w:t>
      </w:r>
      <w:r w:rsidR="00922F96">
        <w:t xml:space="preserve">gestational exposure to eTRF improve </w:t>
      </w:r>
      <w:r w:rsidR="00922F96">
        <w:rPr>
          <w:rFonts w:eastAsia="Times New Roman"/>
        </w:rPr>
        <w:t>i</w:t>
      </w:r>
      <w:r w:rsidR="005930A3">
        <w:rPr>
          <w:rFonts w:eastAsia="Times New Roman"/>
        </w:rPr>
        <w:t>nsulin sensitivity</w:t>
      </w:r>
      <w:r w:rsidR="00922F96">
        <w:rPr>
          <w:rFonts w:eastAsia="Times New Roman"/>
        </w:rPr>
        <w:t xml:space="preserve"> and g</w:t>
      </w:r>
      <w:r w:rsidR="005930A3">
        <w:rPr>
          <w:rFonts w:eastAsia="Times New Roman"/>
        </w:rPr>
        <w:t>lycemia of offspring</w:t>
      </w:r>
      <w:r w:rsidR="00922F96">
        <w:rPr>
          <w:rFonts w:eastAsia="Times New Roman"/>
        </w:rPr>
        <w:t>?</w:t>
      </w:r>
    </w:p>
    <w:p w14:paraId="00A64A4B" w14:textId="5747517C" w:rsidR="00910F2E" w:rsidRDefault="00260355" w:rsidP="00260355">
      <w:r>
        <w:t xml:space="preserve">The many studies in humans and in animals of TRF demonstrate a consistent propensity for improvement in insulin and glucose homeostasis. </w:t>
      </w:r>
      <w:r w:rsidR="00CD3BCA">
        <w:t xml:space="preserve">Notably, </w:t>
      </w:r>
      <w:r w:rsidR="00EF76EF">
        <w:t xml:space="preserve">three human studies noticed a reduction in glycemia </w:t>
      </w:r>
      <w:r w:rsidR="00EF76EF">
        <w:fldChar w:fldCharType="begin"/>
      </w:r>
      <w:r w:rsidR="00753F6C">
        <w:instrText xml:space="preserve"> ADDIN ZOTERO_ITEM CSL_CITATION {"citationID":"jJ7kVc5L","properties":{"formattedCitation":"(Halberg et al., 2005; Jamshed et al., 2019; Moro et al., 2016)","plainCitation":"(Halberg et al., 2005; Jamshed et al., 2019; Moro et al., 2016)","noteIndex":0},"citationItems":[{"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sidR="00EF76EF">
        <w:fldChar w:fldCharType="separate"/>
      </w:r>
      <w:r w:rsidR="00EF76EF">
        <w:rPr>
          <w:noProof/>
        </w:rPr>
        <w:t>(Halberg et al., 2005; Jamshed et al., 2019; Moro et al., 2016)</w:t>
      </w:r>
      <w:r w:rsidR="00EF76EF">
        <w:fldChar w:fldCharType="end"/>
      </w:r>
      <w:r w:rsidR="00EF76EF">
        <w:t xml:space="preserve">; </w:t>
      </w:r>
      <w:r w:rsidR="005A69FF">
        <w:t>1</w:t>
      </w:r>
      <w:r w:rsidR="00EF76EF">
        <w:t xml:space="preserve"> animal stud</w:t>
      </w:r>
      <w:r w:rsidR="005A69FF">
        <w:t>y</w:t>
      </w:r>
      <w:r w:rsidR="00EF76EF">
        <w:t xml:space="preserve"> </w:t>
      </w:r>
      <w:r w:rsidR="00EF76EF">
        <w:fldChar w:fldCharType="begin"/>
      </w:r>
      <w:r w:rsidR="00753F6C">
        <w:instrText xml:space="preserve"> ADDIN ZOTERO_ITEM CSL_CITATION {"citationID":"K9N5r00r","properties":{"formattedCitation":"(Liu et al., 2019)","plainCitation":"(Liu et al., 2019)","noteIndex":0},"citationItems":[{"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schema":"https://github.com/citation-style-language/schema/raw/master/csl-citation.json"} </w:instrText>
      </w:r>
      <w:r w:rsidR="00EF76EF">
        <w:fldChar w:fldCharType="separate"/>
      </w:r>
      <w:r w:rsidR="00EF76EF">
        <w:rPr>
          <w:noProof/>
        </w:rPr>
        <w:t>(Liu et al., 2019)</w:t>
      </w:r>
      <w:r w:rsidR="00EF76EF">
        <w:fldChar w:fldCharType="end"/>
      </w:r>
      <w:r w:rsidR="00EF76EF">
        <w:t xml:space="preserve">, and 3 human studies demonstrated reductions in </w:t>
      </w:r>
      <w:proofErr w:type="spellStart"/>
      <w:r w:rsidR="00EF76EF">
        <w:t>insulinemia</w:t>
      </w:r>
      <w:proofErr w:type="spellEnd"/>
      <w:r w:rsidR="00EF76EF">
        <w:t xml:space="preserve"> </w:t>
      </w:r>
      <w:r w:rsidR="00EF76EF">
        <w:fldChar w:fldCharType="begin"/>
      </w:r>
      <w:r w:rsidR="00753F6C">
        <w:instrText xml:space="preserve"> ADDIN ZOTERO_ITEM CSL_CITATION {"citationID":"9xATXV1F","properties":{"formattedCitation":"(Jamshed et al., 2019; Moro et al., 2016; Sutton et al., 2018)","plainCitation":"(Jamshed et al., 2019; Moro et al., 2016; Sutton et al., 2018)","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EF76EF">
        <w:fldChar w:fldCharType="separate"/>
      </w:r>
      <w:r w:rsidR="00EF76EF">
        <w:rPr>
          <w:noProof/>
        </w:rPr>
        <w:t>(Jamshed et al., 2019; Moro et al., 2016; Sutton et al., 2018)</w:t>
      </w:r>
      <w:r w:rsidR="00EF76EF">
        <w:fldChar w:fldCharType="end"/>
      </w:r>
      <w:r w:rsidR="005A69FF">
        <w:t xml:space="preserve"> </w:t>
      </w:r>
      <w:r w:rsidR="00EF76EF">
        <w:t>and 3 in animal studies</w:t>
      </w:r>
      <w:r w:rsidR="00EF76EF">
        <w:fldChar w:fldCharType="begin"/>
      </w:r>
      <w:r w:rsidR="00753F6C">
        <w:instrText xml:space="preserve"> ADDIN ZOTERO_ITEM CSL_CITATION {"citationID":"ZktN5ecl","properties":{"formattedCitation":"(Liu et al., 2019; Sherman et al., 2012; Woodie et al., 2018)","plainCitation":"(Liu et al., 2019; Sherman et al., 2012; Woodie et al., 2018)","noteIndex":0},"citationItems":[{"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EF76EF">
        <w:fldChar w:fldCharType="separate"/>
      </w:r>
      <w:r w:rsidR="00EF76EF">
        <w:rPr>
          <w:noProof/>
        </w:rPr>
        <w:t>(Liu et al., 2019; Sherman et al., 2012; Woodie et al., 2018)</w:t>
      </w:r>
      <w:r w:rsidR="00EF76EF">
        <w:fldChar w:fldCharType="end"/>
      </w:r>
      <w:r w:rsidR="00EF76EF">
        <w:t xml:space="preserve">. Evidence in animals is more consistent for reductions in insulin with no differences seen in glycemia. </w:t>
      </w:r>
      <w:r>
        <w:t xml:space="preserve">For this reason, </w:t>
      </w:r>
      <w:r w:rsidRPr="005A69FF">
        <w:rPr>
          <w:i/>
        </w:rPr>
        <w:t xml:space="preserve">I expect that offspring born to dams fed eTRF will </w:t>
      </w:r>
      <w:r w:rsidR="00EF76EF" w:rsidRPr="005A69FF">
        <w:rPr>
          <w:i/>
        </w:rPr>
        <w:t>be more insulin sensitive but will have similar glucose levels as AL offsprin</w:t>
      </w:r>
      <w:r w:rsidR="00EC7771" w:rsidRPr="005A69FF">
        <w:rPr>
          <w:i/>
        </w:rPr>
        <w:t>g</w:t>
      </w:r>
      <w:r>
        <w:t xml:space="preserve">. </w:t>
      </w:r>
    </w:p>
    <w:p w14:paraId="3AFFD29C" w14:textId="033F7155" w:rsidR="00EC7771" w:rsidRDefault="00EC7771" w:rsidP="00260355"/>
    <w:p w14:paraId="1269D4AB" w14:textId="38B84F31" w:rsidR="002853CD" w:rsidRPr="004A65B6" w:rsidRDefault="00EC7771" w:rsidP="004A65B6">
      <w:r>
        <w:t xml:space="preserve">One model of maternal nutrient restriction that is often used in </w:t>
      </w:r>
      <w:proofErr w:type="spellStart"/>
      <w:r>
        <w:t>DOHaD</w:t>
      </w:r>
      <w:proofErr w:type="spellEnd"/>
      <w:r>
        <w:t xml:space="preserve"> is a low-protein diet, as it is </w:t>
      </w:r>
      <w:proofErr w:type="spellStart"/>
      <w:r>
        <w:t>know</w:t>
      </w:r>
      <w:proofErr w:type="spellEnd"/>
      <w:r>
        <w:t xml:space="preserve"> to cause IUGR and alter</w:t>
      </w:r>
      <w:r w:rsidR="005A69FF">
        <w:t>ed</w:t>
      </w:r>
      <w:r>
        <w:t xml:space="preserve"> offspring health (CITE). One </w:t>
      </w:r>
      <w:r w:rsidR="005A69FF">
        <w:t xml:space="preserve">study of nutrient restriction in animals (low protein diet </w:t>
      </w:r>
      <w:r w:rsidR="005A69FF" w:rsidRPr="005A69FF">
        <w:rPr>
          <w:i/>
        </w:rPr>
        <w:t>in utero</w:t>
      </w:r>
      <w:r w:rsidR="005A69FF">
        <w:t>)</w:t>
      </w:r>
      <w:r>
        <w:t xml:space="preserve"> found that both</w:t>
      </w:r>
      <w:r w:rsidR="00813D61">
        <w:t xml:space="preserve"> blood glucose and insulin secretion are elevated in adult rats whose mothers were protein restricted compared to protein-replete fed dams</w:t>
      </w:r>
      <w:r w:rsidR="005A69FF">
        <w:t xml:space="preserve"> </w:t>
      </w:r>
      <w:r w:rsidR="00813D61">
        <w:fldChar w:fldCharType="begin"/>
      </w:r>
      <w:r w:rsidR="00753F6C">
        <w:instrText xml:space="preserve"> ADDIN ZOTERO_ITEM CSL_CITATION {"citationID":"dxUb3MCk","properties":{"formattedCitation":"(Hales, Desai, Ozanne, &amp; Crowther, 1996)","plainCitation":"(Hales, Desai, Ozanne, &amp; Crowther, 1996)","noteIndex":0},"citationItems":[{"id":250,"uris":["http://zotero.org/users/5073745/items/R3YT5E7W"],"uri":["http://zotero.org/users/5073745/items/R3YT5E7W"],"itemData":{"id":250,"type":"article-journal","container-title":"Biochemical Society Transactions","DOI":"10.1042/bst0240341","ISSN":"0300-5127, 1470-8752","issue":"2","language":"en","page":"341-350","source":"DOI.org (Crossref)","title":"Fishing in the Stream of Diabetes: From Measuring Insulin to the Control of Fetal Organogenesis","title-short":"Fishing in the Stream of Diabetes","volume":"24","author":[{"family":"Hales","given":"C. N."},{"family":"Desai","given":"M."},{"family":"Ozanne","given":"S. E."},{"family":"Crowther","given":"N. J."}],"issued":{"date-parts":[["1996",5,1]]}}}],"schema":"https://github.com/citation-style-language/schema/raw/master/csl-citation.json"} </w:instrText>
      </w:r>
      <w:r w:rsidR="00813D61">
        <w:fldChar w:fldCharType="separate"/>
      </w:r>
      <w:r w:rsidR="00813D61">
        <w:rPr>
          <w:noProof/>
        </w:rPr>
        <w:t>(Hales, Desai, Ozanne, &amp; Crowther, 1996)</w:t>
      </w:r>
      <w:r w:rsidR="00813D61">
        <w:fldChar w:fldCharType="end"/>
      </w:r>
      <w:r w:rsidR="00813D61">
        <w:t xml:space="preserve">. Because insulin does not precipitously affect the fetus and is prevented from entering fetal circulation </w:t>
      </w:r>
      <w:r w:rsidR="00813D61">
        <w:fldChar w:fldCharType="begin"/>
      </w:r>
      <w:r w:rsidR="00753F6C">
        <w:instrText xml:space="preserve"> ADDIN ZOTERO_ITEM CSL_CITATION {"citationID":"vIBPvl8W","properties":{"formattedCitation":"(Widness, Goldman, Susa, Oh, &amp; Schwartz, 1983)","plainCitation":"(Widness, Goldman, Susa, Oh, &amp; Schwartz, 1983)","noteIndex":0},"citationItems":[{"id":251,"uris":["http://zotero.org/users/5073745/items/YEQRGGQV"],"uri":["http://zotero.org/users/5073745/items/YEQRGGQV"],"itemData":{"id":251,"type":"article-journal","abstract":"The cause of the embryopathy associated with diabetes mellitus is uncertain. To examine whether exogenously administered insulin may be teratogenic, tracer amounts of radiolabelled insulin were infused for two hours during organogenesis (day 12 1/2 of gestation) into three groups of pregnant rats: control (n = 8), diabetic (n = 5), and hyperinsulinemic (n = 4). For maternal plasma, no differences were found among the three study groups in the perecentage of the protein-precipitable (insulin-containing) radioactivity. Tissue radioactivities were expressed relative to the two-hour maternal plasma sample. Maternal kidney samples had the highest total and protein precipitable counts followed in descending order by the maternal plasma, maternal liver, placenta, and embryo. No differences in radioactivities were noted among the three study groups for specific tissues studied. Protein-precipitable radioactivities in the embryo were more than 100-fold less than the maternal plasma values. In 11 of the 17 litters, the acid-insoluble fractions of the embryos were not distinguishable from background counts, and none of the remaining six were greater than twice background. These studies demonstrate that during the period of organogenesis, the rat embryo is protected from maternal insulin by the placenta, and hence, maternal insulin in an unlikely teratogen.","container-title":"Teratology","DOI":"10.1002/tera.1420280304","ISSN":"1096-9926","issue":"3","language":"en","page":"327-332","source":"Wiley Online Library","title":"Impermeability of the rat placenta to insulin during organogenesis","volume":"28","author":[{"family":"Widness","given":"John A."},{"family":"Goldman","given":"Allen S."},{"family":"Susa","given":"John B."},{"family":"Oh","given":"William"},{"family":"Schwartz","given":"Robert"}],"issued":{"date-parts":[["1983"]]}}}],"schema":"https://github.com/citation-style-language/schema/raw/master/csl-citation.json"} </w:instrText>
      </w:r>
      <w:r w:rsidR="00813D61">
        <w:fldChar w:fldCharType="separate"/>
      </w:r>
      <w:r w:rsidR="00813D61">
        <w:rPr>
          <w:noProof/>
        </w:rPr>
        <w:t>(Widness, Goldman, Susa, Oh, &amp; Schwartz, 1983)</w:t>
      </w:r>
      <w:r w:rsidR="00813D61">
        <w:fldChar w:fldCharType="end"/>
      </w:r>
      <w:r w:rsidR="00813D61">
        <w:t xml:space="preserve">, it is unlikely that insulin signaling affects the </w:t>
      </w:r>
      <w:r w:rsidR="005A69FF">
        <w:t xml:space="preserve">developing </w:t>
      </w:r>
      <w:r w:rsidR="00813D61">
        <w:t xml:space="preserve">fetus </w:t>
      </w:r>
      <w:r w:rsidR="00813D61">
        <w:rPr>
          <w:i/>
        </w:rPr>
        <w:t>in utero.</w:t>
      </w:r>
      <w:r w:rsidR="00813D61">
        <w:t xml:space="preserve"> Therefore</w:t>
      </w:r>
      <w:r w:rsidR="005A69FF">
        <w:t>,</w:t>
      </w:r>
      <w:r w:rsidR="00813D61">
        <w:t xml:space="preserve"> the transfer of glycemic health from mother to offspring may be more related to glycemia that can cross the placenta and enter fetal circulation. Furthermore, this may be mediated by Incretins, one such study found that in offspring whose mothers were diabetic during gestation demonstrated </w:t>
      </w:r>
      <w:r w:rsidR="00AE264B">
        <w:t xml:space="preserve">lower start GLP 1 and </w:t>
      </w:r>
      <w:r w:rsidR="00813D61">
        <w:t xml:space="preserve">reduced GLP 1 secretion </w:t>
      </w:r>
      <w:r w:rsidR="00AE264B">
        <w:t>as well as a more profound</w:t>
      </w:r>
      <w:r w:rsidR="00813D61">
        <w:t xml:space="preserve"> increas</w:t>
      </w:r>
      <w:r w:rsidR="00AE264B">
        <w:t>e in</w:t>
      </w:r>
      <w:r w:rsidR="00813D61">
        <w:t xml:space="preserve"> glucagon response to a</w:t>
      </w:r>
      <w:r w:rsidR="00AE264B">
        <w:t>n OGTT</w:t>
      </w:r>
      <w:r w:rsidR="005A69FF">
        <w:t xml:space="preserve"> </w:t>
      </w:r>
      <w:r w:rsidR="00AE264B">
        <w:fldChar w:fldCharType="begin"/>
      </w:r>
      <w:r w:rsidR="00753F6C">
        <w:instrText xml:space="preserve"> ADDIN ZOTERO_ITEM CSL_CITATION {"citationID":"OLfoW0F1","properties":{"formattedCitation":"(Kelstrup et al., 2015)","plainCitation":"(Kelstrup et al., 2015)","noteIndex":0},"citationItems":[{"id":254,"uris":["http://zotero.org/users/5073745/items/LCSLVVK4"],"uri":["http://zotero.org/users/5073745/items/LCSLVVK4"],"itemData":{"id":254,"type":"article-journal","abstract":"AbstractContext:.  Fetal exposure to maternal diabetes is associated with increased risk of type 2 diabetes mellitus (T2DM) later in life. The pathogenesis of T","container-title":"The Journal of Clinical Endocrinology &amp; Metabolism","DOI":"10.1210/jc.2014-3978","ISSN":"0021-972X","issue":"5","journalAbbreviation":"J Clin Endocrinol Metab","language":"en","page":"1967-1975","source":"academic.oup.com","title":"Incretin and Glucagon Levels in Adult Offspring Exposed to Maternal Diabetes in Pregnancy","volume":"100","author":[{"family":"Kelstrup","given":"Louise"},{"family":"Clausen","given":"Tine D."},{"family":"Mathiesen","given":"Elisabeth R."},{"family":"Hansen","given":"Torben"},{"family":"Holst","given":"Jens J."},{"family":"Damm","given":"Peter"}],"issued":{"date-parts":[["2015",5,1]]}}}],"schema":"https://github.com/citation-style-language/schema/raw/master/csl-citation.json"} </w:instrText>
      </w:r>
      <w:r w:rsidR="00AE264B">
        <w:fldChar w:fldCharType="separate"/>
      </w:r>
      <w:r w:rsidR="00AE264B">
        <w:rPr>
          <w:noProof/>
        </w:rPr>
        <w:t>(Kelstrup et al., 2015)</w:t>
      </w:r>
      <w:r w:rsidR="00AE264B">
        <w:fldChar w:fldCharType="end"/>
      </w:r>
      <w:r w:rsidR="00AE264B">
        <w:t xml:space="preserve">. This could mean that offspring of dams who are more insulin sensitive may see the opposite effect, a glucose sensitization. </w:t>
      </w:r>
      <w:r w:rsidR="00C052CB">
        <w:t>In fact, GLP-1 is known to modulate adaptations of pancreatic beta cells to pregnancy</w:t>
      </w:r>
      <w:r w:rsidR="003B01B3">
        <w:t xml:space="preserve"> (</w:t>
      </w:r>
      <w:r w:rsidR="001F62D6">
        <w:t>PAPER I’M READING RIGHT NOW</w:t>
      </w:r>
      <w:r w:rsidR="003B01B3">
        <w:t>)</w:t>
      </w:r>
      <w:r w:rsidR="00C052CB">
        <w:t xml:space="preserve">. </w:t>
      </w:r>
      <w:r w:rsidR="00813D61">
        <w:t xml:space="preserve"> </w:t>
      </w:r>
      <w:r w:rsidR="00C32BCE">
        <w:rPr>
          <w:rFonts w:eastAsia="Times New Roman" w:cs="Times New Roman"/>
          <w:color w:val="000000"/>
        </w:rPr>
        <w:t xml:space="preserve">To assess insulin sensitivity that was seen in the dams that produced these offspring, an insulin tolerance test will be conducted after 10 weeks of age fed NCD. </w:t>
      </w:r>
      <w:commentRangeStart w:id="3"/>
      <w:r w:rsidR="005067B1">
        <w:rPr>
          <w:rFonts w:eastAsia="Times New Roman" w:cs="Times New Roman"/>
          <w:i/>
          <w:color w:val="000000"/>
        </w:rPr>
        <w:t xml:space="preserve">I predict that </w:t>
      </w:r>
      <w:commentRangeEnd w:id="3"/>
      <w:r w:rsidR="005067B1">
        <w:rPr>
          <w:rStyle w:val="CommentReference"/>
        </w:rPr>
        <w:commentReference w:id="3"/>
      </w:r>
      <w:r w:rsidR="005067B1">
        <w:rPr>
          <w:rFonts w:eastAsia="Times New Roman" w:cs="Times New Roman"/>
          <w:i/>
          <w:color w:val="000000"/>
        </w:rPr>
        <w:t xml:space="preserve">offspring of eTRF dams will be more insulin sensitive than those of AL dams. </w:t>
      </w:r>
      <w:r w:rsidR="005067B1">
        <w:rPr>
          <w:rFonts w:eastAsia="Times New Roman" w:cs="Times New Roman"/>
          <w:color w:val="000000"/>
        </w:rPr>
        <w:t>Because the only study to date of TRF in gestation culled the pups before delivery, this study will be the first indicator of offspring glycemic health. Furthermore, the result of this study will provide evidence whether or not gestational TRF disrupts glucose homeostasis and metabolic function, like early life TRF was seen to do</w:t>
      </w:r>
      <w:r w:rsidR="005067B1">
        <w:rPr>
          <w:rFonts w:eastAsia="Times New Roman" w:cs="Times New Roman"/>
          <w:color w:val="000000"/>
        </w:rPr>
        <w:fldChar w:fldCharType="begin"/>
      </w:r>
      <w:r w:rsidR="00305868">
        <w:rPr>
          <w:rFonts w:eastAsia="Times New Roman" w:cs="Times New Roman"/>
          <w:color w:val="000000"/>
        </w:rPr>
        <w:instrText xml:space="preserve"> ADDIN ZOTERO_ITEM CSL_CITATION {"citationID":"alr333cpqb","properties":{"formattedCitation":"(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5067B1">
        <w:rPr>
          <w:rFonts w:eastAsia="Times New Roman" w:cs="Times New Roman"/>
          <w:color w:val="000000"/>
        </w:rPr>
        <w:fldChar w:fldCharType="separate"/>
      </w:r>
      <w:r w:rsidR="00305868" w:rsidRPr="00305868">
        <w:rPr>
          <w:rFonts w:cs="Times New Roman"/>
          <w:color w:val="000000"/>
        </w:rPr>
        <w:t>(Hu et al., 2019)</w:t>
      </w:r>
      <w:r w:rsidR="005067B1">
        <w:rPr>
          <w:rFonts w:eastAsia="Times New Roman" w:cs="Times New Roman"/>
          <w:color w:val="000000"/>
        </w:rPr>
        <w:fldChar w:fldCharType="end"/>
      </w:r>
      <w:r w:rsidR="005067B1">
        <w:rPr>
          <w:rFonts w:eastAsia="Times New Roman" w:cs="Times New Roman"/>
          <w:color w:val="000000"/>
        </w:rPr>
        <w:t xml:space="preserve"> . </w:t>
      </w:r>
    </w:p>
    <w:p w14:paraId="69CCA7F6" w14:textId="77777777" w:rsidR="002853CD" w:rsidRDefault="002853CD" w:rsidP="00C32BCE">
      <w:pPr>
        <w:ind w:left="360"/>
        <w:rPr>
          <w:rFonts w:eastAsia="Times New Roman" w:cs="Times New Roman"/>
          <w:color w:val="000000"/>
        </w:rPr>
      </w:pPr>
    </w:p>
    <w:p w14:paraId="6B547097" w14:textId="77777777" w:rsidR="002853CD" w:rsidRDefault="002853CD" w:rsidP="002853CD">
      <w:pPr>
        <w:pStyle w:val="Heading2"/>
        <w:rPr>
          <w:rFonts w:eastAsia="Times New Roman"/>
        </w:rPr>
      </w:pPr>
      <w:r>
        <w:rPr>
          <w:rFonts w:eastAsia="Times New Roman"/>
        </w:rPr>
        <w:t xml:space="preserve">Specific aim 2.4 Will </w:t>
      </w:r>
      <w:r>
        <w:t>gestational exposure to eTRF confer metabolic benefit</w:t>
      </w:r>
      <w:r>
        <w:rPr>
          <w:rFonts w:eastAsia="Times New Roman"/>
        </w:rPr>
        <w:t xml:space="preserve"> when challenged with a high fat diet?</w:t>
      </w:r>
    </w:p>
    <w:p w14:paraId="21704F90" w14:textId="77777777" w:rsidR="002853CD" w:rsidRPr="00A646CD" w:rsidRDefault="002853CD" w:rsidP="002853CD">
      <w:r>
        <w:t xml:space="preserve">Initiation of high fat diet feeding is consistent in the literature in creating the appropriate milieu to generate the metabolic syndrome in mice. Among the characteristics of the metabolic syndrome, are many individual organ shifts away from healthy tissue with good function. Such as increases in liver fat, leading to non-alcoholic fatty liver disease (NAFLD), Increases of adipose tissue, increases in blood lipids, insulin insensitivity, glucose intolerance, and higher insulin concentrations that healthy controls. We do this to mismatch the adult environment from the environment </w:t>
      </w:r>
      <w:r>
        <w:rPr>
          <w:i/>
        </w:rPr>
        <w:t>in utero</w:t>
      </w:r>
      <w:r>
        <w:t xml:space="preserve">. </w:t>
      </w:r>
    </w:p>
    <w:p w14:paraId="6CA900C8" w14:textId="77777777" w:rsidR="002853CD" w:rsidRPr="00B408CF" w:rsidRDefault="002853CD" w:rsidP="002853CD">
      <w:pPr>
        <w:rPr>
          <w:u w:val="single"/>
        </w:rPr>
      </w:pPr>
      <w:r w:rsidRPr="00B408CF">
        <w:rPr>
          <w:u w:val="single"/>
        </w:rPr>
        <w:lastRenderedPageBreak/>
        <w:t>NAFLD</w:t>
      </w:r>
    </w:p>
    <w:p w14:paraId="2A8FDEB6" w14:textId="6EDC8437" w:rsidR="002853CD" w:rsidRPr="004A65B6" w:rsidRDefault="004A65B6" w:rsidP="004A65B6">
      <w:pPr>
        <w:rPr>
          <w:rFonts w:eastAsia="Times New Roman" w:cs="Times New Roman"/>
          <w:color w:val="000000"/>
        </w:rPr>
      </w:pPr>
      <w:r>
        <w:rPr>
          <w:rFonts w:eastAsia="Times New Roman" w:cs="Times New Roman"/>
          <w:color w:val="000000"/>
        </w:rPr>
        <w:t>Non-alcoholic fatty liver disease is a common outcome from high fat diet feeding</w:t>
      </w:r>
      <w:r w:rsidR="000A4806">
        <w:rPr>
          <w:rFonts w:eastAsia="Times New Roman" w:cs="Times New Roman"/>
          <w:color w:val="000000"/>
        </w:rPr>
        <w:t xml:space="preserve"> (CITE THESE)</w:t>
      </w:r>
      <w:r>
        <w:rPr>
          <w:rFonts w:eastAsia="Times New Roman" w:cs="Times New Roman"/>
          <w:color w:val="000000"/>
        </w:rPr>
        <w:t xml:space="preserve">. </w:t>
      </w:r>
      <w:r w:rsidR="002853CD" w:rsidRPr="004A65B6">
        <w:rPr>
          <w:rFonts w:eastAsia="Times New Roman" w:cs="Times New Roman"/>
          <w:color w:val="000000"/>
        </w:rPr>
        <w:t xml:space="preserve">Some animal studies of TRF have demonstrated effects on indices of NAFLD. In general, </w:t>
      </w:r>
      <w:r w:rsidR="00AB2E52">
        <w:rPr>
          <w:rFonts w:eastAsia="Times New Roman" w:cs="Times New Roman"/>
          <w:color w:val="000000"/>
        </w:rPr>
        <w:t xml:space="preserve">high fat diet feeding ad libitum generates significant liver triglyceride and fat accumulation in the liver tissue </w:t>
      </w:r>
      <w:r w:rsidR="00430B27">
        <w:rPr>
          <w:rFonts w:eastAsia="Times New Roman" w:cs="Times New Roman"/>
          <w:color w:val="000000"/>
        </w:rPr>
        <w:t>(CITE)</w:t>
      </w:r>
      <w:r w:rsidR="00AB2E52">
        <w:rPr>
          <w:rFonts w:eastAsia="Times New Roman" w:cs="Times New Roman"/>
          <w:color w:val="000000"/>
        </w:rPr>
        <w:t>.</w:t>
      </w:r>
      <w:r w:rsidR="00430B27">
        <w:rPr>
          <w:rFonts w:eastAsia="Times New Roman" w:cs="Times New Roman"/>
          <w:color w:val="000000"/>
        </w:rPr>
        <w:t xml:space="preserve"> TRF studies have evaluated this paradigm in both high fat </w:t>
      </w:r>
      <w:r w:rsidR="00430B27">
        <w:rPr>
          <w:rFonts w:eastAsia="Times New Roman" w:cs="Times New Roman"/>
          <w:color w:val="000000"/>
        </w:rPr>
        <w:fldChar w:fldCharType="begin"/>
      </w:r>
      <w:r w:rsidR="00430B27">
        <w:rPr>
          <w:rFonts w:eastAsia="Times New Roman" w:cs="Times New Roman"/>
          <w:color w:val="000000"/>
        </w:rPr>
        <w:instrText xml:space="preserve"> ADDIN ZOTERO_ITEM CSL_CITATION {"citationID":"a2e6h9p5pdk","properties":{"formattedCitation":"\\uldash{(Chaix, Lin, Le, Chang, &amp; Panda, 2019; Sherman et al., 2012; Upadhyay et al., 2019; Woodie et al., 2018)}","plainCitation":"(Chaix, Lin, Le, Chang, &amp; Panda, 2019; Sherman et al., 2012; Upadhyay et al., 2019;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430B27">
        <w:rPr>
          <w:rFonts w:eastAsia="Times New Roman" w:cs="Times New Roman"/>
          <w:color w:val="000000"/>
        </w:rPr>
        <w:fldChar w:fldCharType="separate"/>
      </w:r>
      <w:r w:rsidR="00430B27" w:rsidRPr="00430B27">
        <w:rPr>
          <w:rFonts w:cs="Times New Roman"/>
          <w:color w:val="000000"/>
          <w:u w:val="dash"/>
        </w:rPr>
        <w:t>(</w:t>
      </w:r>
      <w:proofErr w:type="spellStart"/>
      <w:r w:rsidR="00430B27" w:rsidRPr="00430B27">
        <w:rPr>
          <w:rFonts w:cs="Times New Roman"/>
          <w:color w:val="000000"/>
          <w:u w:val="dash"/>
        </w:rPr>
        <w:t>Chaix</w:t>
      </w:r>
      <w:proofErr w:type="spellEnd"/>
      <w:r w:rsidR="00430B27" w:rsidRPr="00430B27">
        <w:rPr>
          <w:rFonts w:cs="Times New Roman"/>
          <w:color w:val="000000"/>
          <w:u w:val="dash"/>
        </w:rPr>
        <w:t>, Lin, Le, Chang, &amp; Panda, 2019; Sherman et al., 2012; Upadhyay et al., 2019; Woodie et al., 2018)</w:t>
      </w:r>
      <w:r w:rsidR="00430B27">
        <w:rPr>
          <w:rFonts w:eastAsia="Times New Roman" w:cs="Times New Roman"/>
          <w:color w:val="000000"/>
        </w:rPr>
        <w:fldChar w:fldCharType="end"/>
      </w:r>
      <w:r w:rsidR="00430B27">
        <w:rPr>
          <w:rFonts w:eastAsia="Times New Roman" w:cs="Times New Roman"/>
          <w:color w:val="000000"/>
        </w:rPr>
        <w:t xml:space="preserve">and normal chow feeding </w:t>
      </w:r>
      <w:r w:rsidR="00430B27">
        <w:rPr>
          <w:rFonts w:eastAsia="Times New Roman" w:cs="Times New Roman"/>
          <w:color w:val="000000"/>
        </w:rPr>
        <w:fldChar w:fldCharType="begin"/>
      </w:r>
      <w:r w:rsidR="00430B27">
        <w:rPr>
          <w:rFonts w:eastAsia="Times New Roman" w:cs="Times New Roman"/>
          <w:color w:val="000000"/>
        </w:rPr>
        <w:instrText xml:space="preserve"> ADDIN ZOTERO_ITEM CSL_CITATION {"citationID":"a1i5q673iko","properties":{"formattedCitation":"\\uldash{(Sherman et al., 2012)}","plainCitation":"(Sherman et al., 2012)","noteIndex":0},"citationItems":[{"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430B27">
        <w:rPr>
          <w:rFonts w:eastAsia="Times New Roman" w:cs="Times New Roman"/>
          <w:color w:val="000000"/>
        </w:rPr>
        <w:fldChar w:fldCharType="separate"/>
      </w:r>
      <w:r w:rsidR="00430B27" w:rsidRPr="00430B27">
        <w:rPr>
          <w:rFonts w:cs="Times New Roman"/>
          <w:color w:val="000000"/>
          <w:u w:val="dash"/>
        </w:rPr>
        <w:t>(Sherman et al., 2012)</w:t>
      </w:r>
      <w:r w:rsidR="00430B27">
        <w:rPr>
          <w:rFonts w:eastAsia="Times New Roman" w:cs="Times New Roman"/>
          <w:color w:val="000000"/>
        </w:rPr>
        <w:fldChar w:fldCharType="end"/>
      </w:r>
      <w:r w:rsidR="00430B27">
        <w:rPr>
          <w:rFonts w:eastAsia="Times New Roman" w:cs="Times New Roman"/>
          <w:color w:val="000000"/>
        </w:rPr>
        <w:t xml:space="preserve">. Reductions in total liver size </w:t>
      </w:r>
      <w:r w:rsidR="00430B27">
        <w:rPr>
          <w:rFonts w:eastAsia="Times New Roman" w:cs="Times New Roman"/>
          <w:color w:val="000000"/>
        </w:rPr>
        <w:fldChar w:fldCharType="begin"/>
      </w:r>
      <w:r w:rsidR="00430B27">
        <w:rPr>
          <w:rFonts w:eastAsia="Times New Roman" w:cs="Times New Roman"/>
          <w:color w:val="000000"/>
        </w:rPr>
        <w:instrText xml:space="preserve"> ADDIN ZOTERO_ITEM CSL_CITATION {"citationID":"a1fkm59ndmb","properties":{"formattedCitation":"\\uldash{(Woodie et al., 2018)}","plainCitation":"(Woodie et al., 2018)","noteIndex":0},"citationItems":[{"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430B27">
        <w:rPr>
          <w:rFonts w:eastAsia="Times New Roman" w:cs="Times New Roman"/>
          <w:color w:val="000000"/>
        </w:rPr>
        <w:fldChar w:fldCharType="separate"/>
      </w:r>
      <w:r w:rsidR="00430B27" w:rsidRPr="00430B27">
        <w:rPr>
          <w:rFonts w:cs="Times New Roman"/>
          <w:color w:val="000000"/>
          <w:u w:val="dash"/>
        </w:rPr>
        <w:t>(Woodie et al., 2018)</w:t>
      </w:r>
      <w:r w:rsidR="00430B27">
        <w:rPr>
          <w:rFonts w:eastAsia="Times New Roman" w:cs="Times New Roman"/>
          <w:color w:val="000000"/>
        </w:rPr>
        <w:fldChar w:fldCharType="end"/>
      </w:r>
      <w:r w:rsidR="00AB2E52">
        <w:rPr>
          <w:rFonts w:eastAsia="Times New Roman" w:cs="Times New Roman"/>
          <w:color w:val="000000"/>
        </w:rPr>
        <w:t xml:space="preserve"> </w:t>
      </w:r>
      <w:r w:rsidR="00430B27">
        <w:rPr>
          <w:rFonts w:eastAsia="Times New Roman" w:cs="Times New Roman"/>
          <w:color w:val="000000"/>
        </w:rPr>
        <w:t xml:space="preserve">and in liver triglyceride accumulation </w:t>
      </w:r>
      <w:r w:rsidR="00430B27">
        <w:rPr>
          <w:rFonts w:eastAsia="Times New Roman" w:cs="Times New Roman"/>
          <w:color w:val="000000"/>
        </w:rPr>
        <w:fldChar w:fldCharType="begin"/>
      </w:r>
      <w:r w:rsidR="00430B27">
        <w:rPr>
          <w:rFonts w:eastAsia="Times New Roman" w:cs="Times New Roman"/>
          <w:color w:val="000000"/>
        </w:rPr>
        <w:instrText xml:space="preserve"> ADDIN ZOTERO_ITEM CSL_CITATION {"citationID":"a2k43lam2st","properties":{"formattedCitation":"\\uldash{(Chaix, Lin, Le, Chang, &amp; Panda, 2019; Upadhyay et al., 2019; Woodie et al., 2018)}","plainCitation":"(Chaix, Lin, Le, Chang, &amp; Panda, 2019; Upadhyay et al., 2019;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430B27">
        <w:rPr>
          <w:rFonts w:eastAsia="Times New Roman" w:cs="Times New Roman"/>
          <w:color w:val="000000"/>
        </w:rPr>
        <w:fldChar w:fldCharType="separate"/>
      </w:r>
      <w:r w:rsidR="00430B27" w:rsidRPr="00430B27">
        <w:rPr>
          <w:rFonts w:cs="Times New Roman"/>
          <w:color w:val="000000"/>
          <w:u w:val="dash"/>
        </w:rPr>
        <w:t>(</w:t>
      </w:r>
      <w:proofErr w:type="spellStart"/>
      <w:r w:rsidR="00430B27" w:rsidRPr="00430B27">
        <w:rPr>
          <w:rFonts w:cs="Times New Roman"/>
          <w:color w:val="000000"/>
          <w:u w:val="dash"/>
        </w:rPr>
        <w:t>Chaix</w:t>
      </w:r>
      <w:proofErr w:type="spellEnd"/>
      <w:r w:rsidR="00430B27" w:rsidRPr="00430B27">
        <w:rPr>
          <w:rFonts w:cs="Times New Roman"/>
          <w:color w:val="000000"/>
          <w:u w:val="dash"/>
        </w:rPr>
        <w:t>, Lin, Le, Chang, &amp; Panda, 2019; Upadhyay et al., 2019; Woodie et al., 2018)</w:t>
      </w:r>
      <w:r w:rsidR="00430B27">
        <w:rPr>
          <w:rFonts w:eastAsia="Times New Roman" w:cs="Times New Roman"/>
          <w:color w:val="000000"/>
        </w:rPr>
        <w:fldChar w:fldCharType="end"/>
      </w:r>
      <w:r w:rsidR="009D764F">
        <w:rPr>
          <w:rFonts w:eastAsia="Times New Roman" w:cs="Times New Roman"/>
          <w:color w:val="000000"/>
        </w:rPr>
        <w:t xml:space="preserve"> </w:t>
      </w:r>
      <w:r w:rsidR="00430B27">
        <w:rPr>
          <w:rFonts w:eastAsia="Times New Roman" w:cs="Times New Roman"/>
          <w:color w:val="000000"/>
        </w:rPr>
        <w:t xml:space="preserve">has been seen with TRF of HFD. This suggests that induction of fasting-refeeding cycles lowers the propensity for fat storage in the liver. This is corroborated by increased levels of inhibited lipogenic enzymes in TRF animals’ livers, such as p-ACC </w:t>
      </w:r>
      <w:r w:rsidR="00430B27">
        <w:rPr>
          <w:rFonts w:eastAsia="Times New Roman" w:cs="Times New Roman"/>
          <w:color w:val="000000"/>
        </w:rPr>
        <w:fldChar w:fldCharType="begin"/>
      </w:r>
      <w:r w:rsidR="00430B27">
        <w:rPr>
          <w:rFonts w:eastAsia="Times New Roman" w:cs="Times New Roman"/>
          <w:color w:val="000000"/>
        </w:rPr>
        <w:instrText xml:space="preserve"> ADDIN ZOTERO_ITEM CSL_CITATION {"citationID":"a1dqgqteddk","properties":{"formattedCitation":"\\uldash{(Sherman et al., 2012)}","plainCitation":"(Sherman et al., 2012)","noteIndex":0},"citationItems":[{"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430B27">
        <w:rPr>
          <w:rFonts w:eastAsia="Times New Roman" w:cs="Times New Roman"/>
          <w:color w:val="000000"/>
        </w:rPr>
        <w:fldChar w:fldCharType="separate"/>
      </w:r>
      <w:r w:rsidR="00430B27" w:rsidRPr="00430B27">
        <w:rPr>
          <w:rFonts w:cs="Times New Roman"/>
          <w:color w:val="000000"/>
          <w:u w:val="dash"/>
        </w:rPr>
        <w:t>(Sherman et al., 2012)</w:t>
      </w:r>
      <w:r w:rsidR="00430B27">
        <w:rPr>
          <w:rFonts w:eastAsia="Times New Roman" w:cs="Times New Roman"/>
          <w:color w:val="000000"/>
        </w:rPr>
        <w:fldChar w:fldCharType="end"/>
      </w:r>
      <w:r w:rsidR="00430B27">
        <w:rPr>
          <w:rFonts w:eastAsia="Times New Roman" w:cs="Times New Roman"/>
          <w:color w:val="000000"/>
        </w:rPr>
        <w:t xml:space="preserve">. Liver fat accumulation was also observed in gestational TRF exposure, and they found that TRF feeding of HFD was able to reduce fetal liver TG almost to the same level as control diet AL fed fetuses </w:t>
      </w:r>
      <w:r w:rsidR="00430B27">
        <w:rPr>
          <w:rFonts w:eastAsia="Times New Roman" w:cs="Times New Roman"/>
          <w:color w:val="000000"/>
        </w:rPr>
        <w:fldChar w:fldCharType="begin"/>
      </w:r>
      <w:r w:rsidR="00430B27">
        <w:rPr>
          <w:rFonts w:eastAsia="Times New Roman" w:cs="Times New Roman"/>
          <w:color w:val="000000"/>
        </w:rPr>
        <w:instrText xml:space="preserve"> ADDIN ZOTERO_ITEM CSL_CITATION {"citationID":"a2dpbleammc","properties":{"formattedCitation":"\\uldash{(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430B27">
        <w:rPr>
          <w:rFonts w:eastAsia="Times New Roman" w:cs="Times New Roman"/>
          <w:color w:val="000000"/>
        </w:rPr>
        <w:fldChar w:fldCharType="separate"/>
      </w:r>
      <w:r w:rsidR="00430B27" w:rsidRPr="00430B27">
        <w:rPr>
          <w:rFonts w:cs="Times New Roman"/>
          <w:color w:val="000000"/>
          <w:u w:val="dash"/>
        </w:rPr>
        <w:t>(Upadhyay et al., 2019)</w:t>
      </w:r>
      <w:r w:rsidR="00430B27">
        <w:rPr>
          <w:rFonts w:eastAsia="Times New Roman" w:cs="Times New Roman"/>
          <w:color w:val="000000"/>
        </w:rPr>
        <w:fldChar w:fldCharType="end"/>
      </w:r>
      <w:r w:rsidR="00430B27">
        <w:rPr>
          <w:rFonts w:eastAsia="Times New Roman" w:cs="Times New Roman"/>
          <w:color w:val="000000"/>
        </w:rPr>
        <w:t xml:space="preserve">. Because TRF consistently reduces liver triglycerides and has even been found to do so with gestational TRF, </w:t>
      </w:r>
      <w:r w:rsidR="00430B27" w:rsidRPr="00B139E0">
        <w:rPr>
          <w:rFonts w:eastAsia="Times New Roman" w:cs="Times New Roman"/>
          <w:i/>
          <w:color w:val="000000"/>
        </w:rPr>
        <w:t>I expect that liver tr</w:t>
      </w:r>
      <w:r w:rsidR="009D764F" w:rsidRPr="00B139E0">
        <w:rPr>
          <w:rFonts w:eastAsia="Times New Roman" w:cs="Times New Roman"/>
          <w:i/>
          <w:color w:val="000000"/>
        </w:rPr>
        <w:t>i</w:t>
      </w:r>
      <w:r w:rsidR="00430B27" w:rsidRPr="00B139E0">
        <w:rPr>
          <w:rFonts w:eastAsia="Times New Roman" w:cs="Times New Roman"/>
          <w:i/>
          <w:color w:val="000000"/>
        </w:rPr>
        <w:t>glyceride content will be reduced in offspring whose mothers were eTRF during gestation.</w:t>
      </w:r>
      <w:r w:rsidR="00430B27" w:rsidRPr="00B139E0">
        <w:rPr>
          <w:rFonts w:eastAsia="Times New Roman" w:cs="Times New Roman"/>
          <w:i/>
          <w:color w:val="000000"/>
        </w:rPr>
        <w:br/>
      </w:r>
      <w:r w:rsidR="00430B27">
        <w:rPr>
          <w:rFonts w:eastAsia="Times New Roman" w:cs="Times New Roman"/>
          <w:color w:val="000000"/>
        </w:rPr>
        <w:br/>
        <w:t xml:space="preserve">The other component of NAFLD is the generation of fibrosis and liver fat, that is evident via liver histology. </w:t>
      </w:r>
      <w:r w:rsidR="00D32A09">
        <w:rPr>
          <w:rFonts w:eastAsia="Times New Roman" w:cs="Times New Roman"/>
          <w:color w:val="000000"/>
        </w:rPr>
        <w:t xml:space="preserve">This has been done in other studies by studying adipocyte size, immune invasion of </w:t>
      </w:r>
    </w:p>
    <w:p w14:paraId="6C5FAEE0" w14:textId="77777777" w:rsidR="002853CD" w:rsidRDefault="002853CD" w:rsidP="002853CD">
      <w:pPr>
        <w:pStyle w:val="ListParagraph"/>
        <w:ind w:left="0"/>
        <w:rPr>
          <w:rFonts w:eastAsia="Times New Roman" w:cs="Times New Roman"/>
          <w:color w:val="000000"/>
          <w:u w:val="single"/>
        </w:rPr>
      </w:pPr>
      <w:proofErr w:type="spellStart"/>
      <w:r w:rsidRPr="00B408CF">
        <w:rPr>
          <w:rFonts w:eastAsia="Times New Roman" w:cs="Times New Roman"/>
          <w:color w:val="000000"/>
          <w:u w:val="single"/>
        </w:rPr>
        <w:t>Triglyceridemia</w:t>
      </w:r>
      <w:proofErr w:type="spellEnd"/>
    </w:p>
    <w:p w14:paraId="7040750F" w14:textId="23692C67" w:rsidR="002853CD" w:rsidRDefault="002853CD" w:rsidP="002853CD">
      <w:pPr>
        <w:pStyle w:val="ListParagraph"/>
        <w:ind w:left="0"/>
        <w:rPr>
          <w:rFonts w:eastAsia="Times New Roman" w:cs="Times New Roman"/>
          <w:color w:val="000000"/>
          <w:u w:val="single"/>
        </w:rPr>
      </w:pPr>
      <w:r>
        <w:rPr>
          <w:rFonts w:eastAsia="Times New Roman" w:cs="Times New Roman"/>
          <w:color w:val="000000"/>
          <w:u w:val="single"/>
        </w:rPr>
        <w:t>ITT</w:t>
      </w:r>
    </w:p>
    <w:p w14:paraId="14D928F0" w14:textId="480B9AF3" w:rsidR="004D011F" w:rsidRPr="004D011F" w:rsidRDefault="004D011F" w:rsidP="002853CD">
      <w:pPr>
        <w:pStyle w:val="ListParagraph"/>
        <w:ind w:left="0"/>
        <w:rPr>
          <w:rFonts w:eastAsia="Times New Roman" w:cs="Times New Roman"/>
          <w:color w:val="000000"/>
        </w:rPr>
      </w:pPr>
      <w:r w:rsidRPr="004D011F">
        <w:rPr>
          <w:rFonts w:eastAsia="Times New Roman" w:cs="Times New Roman"/>
          <w:color w:val="000000"/>
        </w:rPr>
        <w:t>Improvements even with HFD TRF</w:t>
      </w:r>
    </w:p>
    <w:p w14:paraId="73D7C2AC" w14:textId="161311D7" w:rsidR="002853CD" w:rsidRPr="004D011F" w:rsidRDefault="002853CD" w:rsidP="002853CD">
      <w:pPr>
        <w:pStyle w:val="ListParagraph"/>
        <w:ind w:left="0"/>
        <w:rPr>
          <w:rFonts w:eastAsia="Times New Roman" w:cs="Times New Roman"/>
          <w:color w:val="000000"/>
        </w:rPr>
      </w:pPr>
      <w:r>
        <w:rPr>
          <w:rFonts w:eastAsia="Times New Roman" w:cs="Times New Roman"/>
          <w:color w:val="000000"/>
          <w:u w:val="single"/>
        </w:rPr>
        <w:t>GTT</w:t>
      </w:r>
      <w:r w:rsidR="004D011F">
        <w:rPr>
          <w:rFonts w:eastAsia="Times New Roman" w:cs="Times New Roman"/>
          <w:color w:val="000000"/>
          <w:u w:val="single"/>
        </w:rPr>
        <w:br/>
      </w:r>
      <w:bookmarkStart w:id="4" w:name="_GoBack"/>
      <w:r w:rsidR="004D011F" w:rsidRPr="004D011F">
        <w:rPr>
          <w:rFonts w:eastAsia="Times New Roman" w:cs="Times New Roman"/>
          <w:color w:val="000000"/>
        </w:rPr>
        <w:t>Improvements even with HFD TRF</w:t>
      </w:r>
    </w:p>
    <w:bookmarkEnd w:id="4"/>
    <w:p w14:paraId="37543500" w14:textId="77777777" w:rsidR="002853CD" w:rsidRPr="00B408CF" w:rsidRDefault="002853CD" w:rsidP="002853CD">
      <w:pPr>
        <w:pStyle w:val="ListParagraph"/>
        <w:ind w:left="0"/>
        <w:rPr>
          <w:rFonts w:eastAsia="Times New Roman" w:cs="Times New Roman"/>
          <w:color w:val="000000"/>
          <w:u w:val="single"/>
        </w:rPr>
      </w:pPr>
      <w:proofErr w:type="spellStart"/>
      <w:r>
        <w:rPr>
          <w:rFonts w:eastAsia="Times New Roman" w:cs="Times New Roman"/>
          <w:color w:val="000000"/>
          <w:u w:val="single"/>
        </w:rPr>
        <w:t>Insulinemia</w:t>
      </w:r>
      <w:proofErr w:type="spellEnd"/>
    </w:p>
    <w:p w14:paraId="0D5DC4B3" w14:textId="1C09E6B7" w:rsidR="00C32BCE" w:rsidRPr="00564B01" w:rsidRDefault="000C7BBE" w:rsidP="00564B01">
      <w:pPr>
        <w:pStyle w:val="ListParagraph"/>
        <w:numPr>
          <w:ilvl w:val="0"/>
          <w:numId w:val="3"/>
        </w:numPr>
        <w:rPr>
          <w:rFonts w:eastAsia="Times New Roman" w:cs="Times New Roman"/>
          <w:color w:val="000000"/>
        </w:rPr>
      </w:pPr>
      <w:r>
        <w:rPr>
          <w:rFonts w:eastAsia="Times New Roman" w:cs="Times New Roman"/>
          <w:color w:val="000000"/>
        </w:rPr>
        <w:t xml:space="preserve">TRF exposed mice may be more resistant to diet induced obesity, manifesting as a lower body fat percentage. It is also entirely possible that HFD will be poorly tolerated as it does not match the </w:t>
      </w:r>
      <w:proofErr w:type="gramStart"/>
      <w:r w:rsidRPr="000C7BBE">
        <w:rPr>
          <w:rFonts w:eastAsia="Times New Roman" w:cs="Times New Roman"/>
          <w:i/>
          <w:color w:val="000000"/>
        </w:rPr>
        <w:t>in</w:t>
      </w:r>
      <w:r>
        <w:rPr>
          <w:rFonts w:eastAsia="Times New Roman" w:cs="Times New Roman"/>
          <w:color w:val="000000"/>
        </w:rPr>
        <w:t xml:space="preserve"> </w:t>
      </w:r>
      <w:r w:rsidRPr="000C7BBE">
        <w:rPr>
          <w:rFonts w:eastAsia="Times New Roman" w:cs="Times New Roman"/>
          <w:i/>
          <w:color w:val="000000"/>
        </w:rPr>
        <w:t>utero</w:t>
      </w:r>
      <w:proofErr w:type="gramEnd"/>
      <w:r>
        <w:rPr>
          <w:rFonts w:eastAsia="Times New Roman" w:cs="Times New Roman"/>
          <w:color w:val="000000"/>
        </w:rPr>
        <w:t xml:space="preserve"> environment, making TRF exposed mice more likely to be hyperglycemic or obese.</w:t>
      </w:r>
      <w:r w:rsidR="002853CD">
        <w:rPr>
          <w:rFonts w:eastAsia="Times New Roman" w:cs="Times New Roman"/>
          <w:color w:val="000000"/>
        </w:rPr>
        <w:t xml:space="preserve"> To test this, at adulthood (70 days of age) all offspring will be </w:t>
      </w:r>
      <w:proofErr w:type="gramStart"/>
      <w:r>
        <w:rPr>
          <w:rFonts w:eastAsia="Times New Roman" w:cs="Times New Roman"/>
          <w:color w:val="000000"/>
        </w:rPr>
        <w:t>begin</w:t>
      </w:r>
      <w:proofErr w:type="gramEnd"/>
      <w:r w:rsidR="002853CD">
        <w:rPr>
          <w:rFonts w:eastAsia="Times New Roman" w:cs="Times New Roman"/>
          <w:color w:val="000000"/>
        </w:rPr>
        <w:t xml:space="preserve"> </w:t>
      </w:r>
      <w:r>
        <w:rPr>
          <w:rFonts w:eastAsia="Times New Roman" w:cs="Times New Roman"/>
          <w:i/>
          <w:color w:val="000000"/>
        </w:rPr>
        <w:t>ad libitum</w:t>
      </w:r>
      <w:r>
        <w:rPr>
          <w:rFonts w:eastAsia="Times New Roman" w:cs="Times New Roman"/>
          <w:color w:val="000000"/>
        </w:rPr>
        <w:t xml:space="preserve"> </w:t>
      </w:r>
      <w:r w:rsidR="002853CD">
        <w:rPr>
          <w:rFonts w:eastAsia="Times New Roman" w:cs="Times New Roman"/>
          <w:color w:val="000000"/>
        </w:rPr>
        <w:t>45% HFD</w:t>
      </w:r>
      <w:r>
        <w:rPr>
          <w:rFonts w:eastAsia="Times New Roman" w:cs="Times New Roman"/>
          <w:color w:val="000000"/>
        </w:rPr>
        <w:t xml:space="preserve"> feeding</w:t>
      </w:r>
      <w:r w:rsidR="002853CD">
        <w:rPr>
          <w:rFonts w:eastAsia="Times New Roman" w:cs="Times New Roman"/>
          <w:color w:val="000000"/>
        </w:rPr>
        <w:t xml:space="preserve">. This diet treatment will remain for 10-12 weeks. Weekly measurements of body weight, fat mass, lean mass, and food intake will be assessed. </w:t>
      </w:r>
      <w:r w:rsidR="002853CD" w:rsidRPr="00564B01">
        <w:rPr>
          <w:rFonts w:eastAsia="Times New Roman" w:cs="Times New Roman"/>
          <w:color w:val="000000"/>
        </w:rPr>
        <w:br/>
        <w:t xml:space="preserve">Whether or not TRF can program offspring to be protected from diet-induced obesity and metabolic syndrome has yet to be evaluated. </w:t>
      </w:r>
      <w:proofErr w:type="gramStart"/>
      <w:r w:rsidR="00A35555" w:rsidRPr="00564B01">
        <w:rPr>
          <w:rFonts w:eastAsia="Times New Roman" w:cs="Times New Roman"/>
          <w:color w:val="000000"/>
        </w:rPr>
        <w:t>Therefore</w:t>
      </w:r>
      <w:proofErr w:type="gramEnd"/>
      <w:r w:rsidR="00A35555" w:rsidRPr="00564B01">
        <w:rPr>
          <w:rFonts w:eastAsia="Times New Roman" w:cs="Times New Roman"/>
          <w:color w:val="000000"/>
        </w:rPr>
        <w:t xml:space="preserve"> the benefit of this study is knowing that exact thing. </w:t>
      </w:r>
    </w:p>
    <w:p w14:paraId="6DE68D68" w14:textId="40CBB6A2" w:rsidR="002853CD" w:rsidRDefault="002853CD" w:rsidP="00C32BCE">
      <w:pPr>
        <w:ind w:left="360"/>
        <w:rPr>
          <w:rFonts w:eastAsia="Times New Roman" w:cs="Times New Roman"/>
          <w:color w:val="000000"/>
        </w:rPr>
      </w:pPr>
    </w:p>
    <w:p w14:paraId="622A3566" w14:textId="77777777" w:rsidR="002853CD" w:rsidRPr="005067B1" w:rsidRDefault="002853CD" w:rsidP="00C32BCE">
      <w:pPr>
        <w:ind w:left="360"/>
        <w:rPr>
          <w:rFonts w:eastAsia="Times New Roman" w:cs="Times New Roman"/>
          <w:color w:val="000000"/>
        </w:rPr>
      </w:pPr>
    </w:p>
    <w:p w14:paraId="4258A2EF" w14:textId="77777777" w:rsidR="007D5E3A" w:rsidRDefault="007D5E3A" w:rsidP="00942580">
      <w:pPr>
        <w:rPr>
          <w:rFonts w:eastAsia="Times New Roman" w:cs="Times New Roman"/>
          <w:color w:val="000000"/>
        </w:rPr>
      </w:pPr>
    </w:p>
    <w:p w14:paraId="422DE61A" w14:textId="2D0C0CED" w:rsidR="00942580" w:rsidRDefault="00942580" w:rsidP="00942580">
      <w:pPr>
        <w:rPr>
          <w:rFonts w:eastAsia="Times New Roman" w:cs="Times New Roman"/>
          <w:color w:val="000000"/>
        </w:rPr>
      </w:pPr>
      <w:r>
        <w:rPr>
          <w:rFonts w:eastAsia="Times New Roman" w:cs="Times New Roman"/>
          <w:color w:val="000000"/>
        </w:rPr>
        <w:t>Specific aim 2.5 Mechanisms driving phenotype</w:t>
      </w:r>
    </w:p>
    <w:p w14:paraId="45490EE0" w14:textId="2EF1FB03" w:rsidR="00942580" w:rsidRDefault="00723AC1" w:rsidP="007D5E3A">
      <w:pPr>
        <w:ind w:left="720"/>
        <w:rPr>
          <w:rFonts w:eastAsia="Times New Roman" w:cs="Times New Roman"/>
          <w:color w:val="000000"/>
        </w:rPr>
      </w:pPr>
      <w:r>
        <w:rPr>
          <w:rFonts w:eastAsia="Times New Roman" w:cs="Times New Roman"/>
          <w:color w:val="000000"/>
        </w:rPr>
        <w:t>Mechanisms evaluated</w:t>
      </w:r>
      <w:r w:rsidR="00C32BCE">
        <w:rPr>
          <w:rFonts w:eastAsia="Times New Roman" w:cs="Times New Roman"/>
          <w:color w:val="000000"/>
        </w:rPr>
        <w:t>:</w:t>
      </w:r>
    </w:p>
    <w:p w14:paraId="279EED4C" w14:textId="1E84C73C" w:rsidR="0051463C" w:rsidRPr="004F5C04" w:rsidRDefault="0051463C" w:rsidP="004F5C04">
      <w:pPr>
        <w:pStyle w:val="ListParagraph"/>
        <w:numPr>
          <w:ilvl w:val="0"/>
          <w:numId w:val="4"/>
        </w:numPr>
        <w:rPr>
          <w:rFonts w:eastAsia="Times New Roman" w:cs="Times New Roman"/>
          <w:color w:val="000000"/>
        </w:rPr>
      </w:pPr>
      <w:r w:rsidRPr="004F5C04">
        <w:rPr>
          <w:rFonts w:eastAsia="Times New Roman" w:cs="Times New Roman"/>
          <w:color w:val="000000"/>
        </w:rPr>
        <w:t xml:space="preserve">Maternal </w:t>
      </w:r>
      <w:proofErr w:type="spellStart"/>
      <w:r w:rsidRPr="004F5C04">
        <w:rPr>
          <w:rFonts w:eastAsia="Times New Roman" w:cs="Times New Roman"/>
          <w:color w:val="000000"/>
        </w:rPr>
        <w:t>insulinemia</w:t>
      </w:r>
      <w:proofErr w:type="spellEnd"/>
      <w:r w:rsidRPr="004F5C04">
        <w:rPr>
          <w:rFonts w:eastAsia="Times New Roman" w:cs="Times New Roman"/>
          <w:color w:val="000000"/>
        </w:rPr>
        <w:t>-&gt;beta cell proliferation in offspring</w:t>
      </w:r>
    </w:p>
    <w:p w14:paraId="66DC04D0" w14:textId="63456843" w:rsidR="0051463C" w:rsidRPr="004F5C04" w:rsidRDefault="0051463C" w:rsidP="004F5C04">
      <w:pPr>
        <w:pStyle w:val="ListParagraph"/>
        <w:numPr>
          <w:ilvl w:val="0"/>
          <w:numId w:val="4"/>
        </w:numPr>
        <w:rPr>
          <w:rFonts w:eastAsia="Times New Roman" w:cs="Times New Roman"/>
          <w:color w:val="000000"/>
        </w:rPr>
      </w:pPr>
      <w:commentRangeStart w:id="5"/>
      <w:r w:rsidRPr="004F5C04">
        <w:rPr>
          <w:rFonts w:eastAsia="Times New Roman" w:cs="Times New Roman"/>
          <w:color w:val="000000"/>
        </w:rPr>
        <w:t>GLP1</w:t>
      </w:r>
      <w:r w:rsidR="00A35555">
        <w:rPr>
          <w:rFonts w:eastAsia="Times New Roman" w:cs="Times New Roman"/>
          <w:color w:val="000000"/>
        </w:rPr>
        <w:t>?</w:t>
      </w:r>
      <w:commentRangeEnd w:id="5"/>
      <w:r w:rsidR="00A35555">
        <w:rPr>
          <w:rStyle w:val="CommentReference"/>
        </w:rPr>
        <w:commentReference w:id="5"/>
      </w:r>
    </w:p>
    <w:p w14:paraId="408D6D84" w14:textId="346CD542" w:rsidR="005F1B4B" w:rsidRPr="004F5C04" w:rsidRDefault="005F1B4B" w:rsidP="004F5C04">
      <w:pPr>
        <w:pStyle w:val="ListParagraph"/>
        <w:numPr>
          <w:ilvl w:val="0"/>
          <w:numId w:val="4"/>
        </w:numPr>
        <w:rPr>
          <w:rFonts w:eastAsia="Times New Roman" w:cs="Times New Roman"/>
          <w:color w:val="000000"/>
        </w:rPr>
      </w:pPr>
      <w:r w:rsidRPr="004F5C04">
        <w:rPr>
          <w:rFonts w:eastAsia="Times New Roman" w:cs="Times New Roman"/>
          <w:color w:val="000000"/>
        </w:rPr>
        <w:t xml:space="preserve">Could be epigenetic, it was seen that chrono-disruption was sufficient to initiate </w:t>
      </w:r>
      <w:r w:rsidR="00145C8A" w:rsidRPr="004F5C04">
        <w:rPr>
          <w:rFonts w:eastAsia="Times New Roman" w:cs="Times New Roman"/>
          <w:color w:val="000000"/>
        </w:rPr>
        <w:t xml:space="preserve">changes in the adrenals and corticosterone secretion. Could be enough to entrain molecular </w:t>
      </w:r>
      <w:r w:rsidR="00145C8A" w:rsidRPr="004F5C04">
        <w:rPr>
          <w:rFonts w:eastAsia="Times New Roman" w:cs="Times New Roman"/>
          <w:color w:val="000000"/>
        </w:rPr>
        <w:lastRenderedPageBreak/>
        <w:t>pathways that are stress-responsive</w:t>
      </w:r>
      <w:r w:rsidR="00FA0FA7" w:rsidRPr="004F5C04">
        <w:rPr>
          <w:rFonts w:eastAsia="Times New Roman" w:cs="Times New Roman"/>
          <w:color w:val="000000"/>
        </w:rPr>
        <w:t xml:space="preserve">, like nutrient signaling and amino acid biosynthesis </w:t>
      </w:r>
      <w:r w:rsidR="00FA0FA7" w:rsidRPr="004F5C04">
        <w:rPr>
          <w:rFonts w:eastAsia="Times New Roman" w:cs="Times New Roman"/>
          <w:color w:val="000000"/>
        </w:rPr>
        <w:fldChar w:fldCharType="begin"/>
      </w:r>
      <w:r w:rsidR="003814BD" w:rsidRPr="004F5C04">
        <w:rPr>
          <w:rFonts w:eastAsia="Times New Roman" w:cs="Times New Roman"/>
          <w:color w:val="000000"/>
        </w:rPr>
        <w:instrText xml:space="preserve"> ADDIN ZOTERO_ITEM CSL_CITATION {"citationID":"a21uh4n11f2","properties":{"formattedCitation":"(Salazar et al., 2018)","plainCitation":"(Salazar et al., 2018)","noteIndex":0},"citationItems":[{"id":117,"uris":["http://zotero.org/users/5073745/items/NXMYMF52"],"uri":["http://zotero.org/users/5073745/items/NXMYMF52"],"itemData":{"id":117,"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 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language":"en","page":"5839-5857","source":"Wiley Online Library","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w:instrText>
      </w:r>
      <w:r w:rsidR="003814BD" w:rsidRPr="004F5C04">
        <w:rPr>
          <w:rFonts w:ascii="Cambria Math" w:eastAsia="Times New Roman" w:hAnsi="Cambria Math" w:cs="Cambria Math"/>
          <w:color w:val="000000"/>
        </w:rPr>
        <w:instrText>‐</w:instrText>
      </w:r>
      <w:r w:rsidR="003814BD" w:rsidRPr="004F5C04">
        <w:rPr>
          <w:rFonts w:eastAsia="Times New Roman" w:cs="Times New Roman"/>
          <w:color w:val="000000"/>
        </w:rPr>
        <w:instrText>Ferre","given":"M."},{"family":"Torres</w:instrText>
      </w:r>
      <w:r w:rsidR="003814BD" w:rsidRPr="004F5C04">
        <w:rPr>
          <w:rFonts w:ascii="Cambria Math" w:eastAsia="Times New Roman" w:hAnsi="Cambria Math" w:cs="Cambria Math"/>
          <w:color w:val="000000"/>
        </w:rPr>
        <w:instrText>‐</w:instrText>
      </w:r>
      <w:r w:rsidR="003814BD" w:rsidRPr="004F5C04">
        <w:rPr>
          <w:rFonts w:eastAsia="Times New Roman" w:cs="Times New Roman"/>
          <w:color w:val="000000"/>
        </w:rPr>
        <w:instrText xml:space="preserve">Farfan","given":"C."}],"issued":{"date-parts":[["2018"]]}}}],"schema":"https://github.com/citation-style-language/schema/raw/master/csl-citation.json"} </w:instrText>
      </w:r>
      <w:r w:rsidR="00FA0FA7" w:rsidRPr="004F5C04">
        <w:rPr>
          <w:rFonts w:eastAsia="Times New Roman" w:cs="Times New Roman"/>
          <w:color w:val="000000"/>
        </w:rPr>
        <w:fldChar w:fldCharType="separate"/>
      </w:r>
      <w:r w:rsidR="003814BD" w:rsidRPr="004F5C04">
        <w:rPr>
          <w:rFonts w:cs="Times New Roman"/>
          <w:color w:val="000000"/>
        </w:rPr>
        <w:t>(Salazar et al., 2018)</w:t>
      </w:r>
      <w:r w:rsidR="00FA0FA7" w:rsidRPr="004F5C04">
        <w:rPr>
          <w:rFonts w:eastAsia="Times New Roman" w:cs="Times New Roman"/>
          <w:color w:val="000000"/>
        </w:rPr>
        <w:fldChar w:fldCharType="end"/>
      </w:r>
      <w:r w:rsidR="00145C8A" w:rsidRPr="004F5C04">
        <w:rPr>
          <w:rFonts w:eastAsia="Times New Roman" w:cs="Times New Roman"/>
          <w:color w:val="000000"/>
        </w:rPr>
        <w:t>.</w:t>
      </w:r>
      <w:r w:rsidR="00C32BCE" w:rsidRPr="004F5C04">
        <w:rPr>
          <w:rFonts w:eastAsia="Times New Roman" w:cs="Times New Roman"/>
          <w:color w:val="000000"/>
        </w:rPr>
        <w:t xml:space="preserve"> Furthermore, restriction has been seen to affect insulin and growth related genes in humans </w:t>
      </w:r>
      <w:r w:rsidR="00C32BCE" w:rsidRPr="004F5C04">
        <w:rPr>
          <w:rFonts w:eastAsia="Times New Roman" w:cs="Times New Roman"/>
          <w:color w:val="000000"/>
        </w:rPr>
        <w:fldChar w:fldCharType="begin"/>
      </w:r>
      <w:r w:rsidR="003D11DB">
        <w:rPr>
          <w:rFonts w:eastAsia="Times New Roman" w:cs="Times New Roman"/>
          <w:color w:val="000000"/>
        </w:rPr>
        <w:instrText xml:space="preserve"> ADDIN ZOTERO_ITEM CSL_CITATION {"citationID":"apg4ek4bdc","properties":{"formattedCitation":"(Heijmans et al., 2008)","plainCitation":"(Heijmans et al., 2008)","noteIndex":0},"citationItems":[{"id":181,"uris":["http://zotero.org/users/5073745/items/ES6TTHU8"],"uri":["http://zotero.org/users/5073745/items/ES6TTHU8"],"itemData":{"id":181,"type":"article-journal","abstract":"Extensive epidemiologic studies have suggested that adult disease risk is associated with adverse environmental conditions early in development. Although the mechanisms behind these relationships are unclear, an involvement of epigenetic dysregulation has been hypothesized. Here we show that individuals who were prenatally exposed to famine during the Dutch Hunger Winter in 1944-45 had, 6 decades later, less DNA methylation of the imprinted IGF2 gene compared with their unexposed, same-sex siblings. The association was specific for periconceptional exposure, reinforcing that very early mammalian development is a crucial period for establishing and maintaining epigenetic marks. These data are the first to contribute empirical support for the hypothesis that early-life environmental conditions can cause epigenetic changes in humans that persist throughout life.","container-title":"Proceedings of the National Academy of Sciences of the United States of America","DOI":"10.1073/pnas.0806560105","ISSN":"1091-6490","issue":"44","journalAbbreviation":"Proc. Natl. Acad. Sci. U.S.A.","language":"eng","note":"PMID: 18955703\nPMCID: PMC2579375","page":"17046-17049","source":"PubMed","title":"Persistent epigenetic differences associated with prenatal exposure to famine in humans","volume":"105","author":[{"family":"Heijmans","given":"Bastiaan T."},{"family":"Tobi","given":"Elmar W."},{"family":"Stein","given":"Aryeh D."},{"family":"Putter","given":"Hein"},{"family":"Blauw","given":"Gerard J."},{"family":"Susser","given":"Ezra S."},{"family":"Slagboom","given":"P. Eline"},{"family":"Lumey","given":"L. H."}],"issued":{"date-parts":[["2008",11,4]]}}}],"schema":"https://github.com/citation-style-language/schema/raw/master/csl-citation.json"} </w:instrText>
      </w:r>
      <w:r w:rsidR="00C32BCE" w:rsidRPr="004F5C04">
        <w:rPr>
          <w:rFonts w:eastAsia="Times New Roman" w:cs="Times New Roman"/>
          <w:color w:val="000000"/>
        </w:rPr>
        <w:fldChar w:fldCharType="separate"/>
      </w:r>
      <w:r w:rsidR="003D11DB" w:rsidRPr="003D11DB">
        <w:rPr>
          <w:rFonts w:cs="Times New Roman"/>
          <w:color w:val="000000"/>
        </w:rPr>
        <w:t>(Heijmans et al., 2008)</w:t>
      </w:r>
      <w:r w:rsidR="00C32BCE" w:rsidRPr="004F5C04">
        <w:rPr>
          <w:rFonts w:eastAsia="Times New Roman" w:cs="Times New Roman"/>
          <w:color w:val="000000"/>
        </w:rPr>
        <w:fldChar w:fldCharType="end"/>
      </w:r>
      <w:r w:rsidR="00C32BCE" w:rsidRPr="004F5C04">
        <w:rPr>
          <w:rFonts w:eastAsia="Times New Roman" w:cs="Times New Roman"/>
          <w:color w:val="000000"/>
        </w:rPr>
        <w:t>.</w:t>
      </w:r>
    </w:p>
    <w:p w14:paraId="25C4B81F" w14:textId="02C0B06A" w:rsidR="0051463C" w:rsidRPr="00942580" w:rsidRDefault="00E75BE9" w:rsidP="00942580">
      <w:pPr>
        <w:rPr>
          <w:rFonts w:eastAsia="Times New Roman" w:cs="Times New Roman"/>
          <w:color w:val="000000"/>
        </w:rPr>
      </w:pPr>
      <w:r>
        <w:rPr>
          <w:rFonts w:eastAsia="Times New Roman" w:cs="Times New Roman"/>
          <w:color w:val="000000"/>
        </w:rPr>
        <w:t>Based on preliminary results, there appears to be a male specific phenotype of larger fat mass after</w:t>
      </w:r>
      <w:r w:rsidR="00D15B9D">
        <w:rPr>
          <w:rFonts w:eastAsia="Times New Roman" w:cs="Times New Roman"/>
          <w:color w:val="000000"/>
        </w:rPr>
        <w:t xml:space="preserve"> HFD feeding that is concomit</w:t>
      </w:r>
      <w:r w:rsidR="004F5C04">
        <w:rPr>
          <w:rFonts w:eastAsia="Times New Roman" w:cs="Times New Roman"/>
          <w:color w:val="000000"/>
        </w:rPr>
        <w:t>a</w:t>
      </w:r>
      <w:r w:rsidR="00D15B9D">
        <w:rPr>
          <w:rFonts w:eastAsia="Times New Roman" w:cs="Times New Roman"/>
          <w:color w:val="000000"/>
        </w:rPr>
        <w:t xml:space="preserve">nt with </w:t>
      </w:r>
      <w:commentRangeStart w:id="6"/>
      <w:r w:rsidR="00D15B9D">
        <w:rPr>
          <w:rFonts w:eastAsia="Times New Roman" w:cs="Times New Roman"/>
          <w:color w:val="000000"/>
        </w:rPr>
        <w:t>insulin sensitivity and modest glucose intolerance</w:t>
      </w:r>
      <w:commentRangeEnd w:id="6"/>
      <w:r w:rsidR="001F7AEC">
        <w:rPr>
          <w:rStyle w:val="CommentReference"/>
        </w:rPr>
        <w:commentReference w:id="6"/>
      </w:r>
      <w:r w:rsidR="00D15B9D">
        <w:rPr>
          <w:rFonts w:eastAsia="Times New Roman" w:cs="Times New Roman"/>
          <w:color w:val="000000"/>
        </w:rPr>
        <w:t>.</w:t>
      </w:r>
    </w:p>
    <w:p w14:paraId="5E6D2593" w14:textId="56F1B2C0" w:rsidR="00A80DD0" w:rsidRDefault="00A80DD0" w:rsidP="00A80DD0">
      <w:pPr>
        <w:rPr>
          <w:rFonts w:eastAsia="Times New Roman" w:cs="Times New Roman"/>
          <w:color w:val="000000"/>
        </w:rPr>
      </w:pPr>
    </w:p>
    <w:p w14:paraId="2A0ACC05" w14:textId="77777777" w:rsidR="00A80DD0" w:rsidRPr="009910C5" w:rsidRDefault="00A80DD0" w:rsidP="00A80DD0">
      <w:pPr>
        <w:rPr>
          <w:rFonts w:eastAsia="Times New Roman" w:cs="Times New Roman"/>
          <w:i/>
          <w:color w:val="000000"/>
          <w:u w:val="single"/>
        </w:rPr>
      </w:pPr>
      <w:r w:rsidRPr="009910C5">
        <w:rPr>
          <w:rFonts w:eastAsia="Times New Roman" w:cs="Times New Roman"/>
          <w:i/>
          <w:color w:val="000000"/>
          <w:u w:val="single"/>
        </w:rPr>
        <w:t>Potential pitfalls and alternative approaches</w:t>
      </w:r>
    </w:p>
    <w:p w14:paraId="7B419FB3" w14:textId="3CBEA337" w:rsidR="00A80DD0" w:rsidRPr="00077860" w:rsidRDefault="00A80DD0" w:rsidP="00A80DD0">
      <w:pPr>
        <w:rPr>
          <w:rFonts w:eastAsia="Times New Roman" w:cs="Times New Roman"/>
          <w:color w:val="000000"/>
        </w:rPr>
      </w:pPr>
      <w:r>
        <w:rPr>
          <w:rFonts w:eastAsia="Times New Roman" w:cs="Times New Roman"/>
          <w:color w:val="000000"/>
        </w:rPr>
        <w:t xml:space="preserve">One of the most obvious concerns with a restrictive dietary intake for the gestational period is the development of intrauterine growth restriction (IUGR). One measure used in animal studies to determine if IUGR secondary to poor placentation has occurred is to measure the late term fetus to placenta ratio (FPR) CITE. Based on dams following this strategy in a previous study, pups at day E 18.5 who resulted from dams who were TRF HFD, there was a resolution in the placental insufficiency seen with AL HFD feeding; however, it is important to note that FPR was not </w:t>
      </w:r>
      <w:r w:rsidR="00DA5ED8">
        <w:rPr>
          <w:rFonts w:eastAsia="Times New Roman" w:cs="Times New Roman"/>
          <w:color w:val="000000"/>
        </w:rPr>
        <w:t xml:space="preserve">quite the same as AL-NCD fed controls </w:t>
      </w:r>
      <w:r w:rsidR="00DA5ED8">
        <w:rPr>
          <w:rFonts w:eastAsia="Times New Roman" w:cs="Times New Roman"/>
          <w:color w:val="000000"/>
        </w:rPr>
        <w:fldChar w:fldCharType="begin"/>
      </w:r>
      <w:r w:rsidR="00753F6C">
        <w:rPr>
          <w:rFonts w:eastAsia="Times New Roman" w:cs="Times New Roman"/>
          <w:color w:val="000000"/>
        </w:rPr>
        <w:instrText xml:space="preserve"> ADDIN ZOTERO_ITEM CSL_CITATION {"citationID":"107cfzga","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DA5ED8">
        <w:rPr>
          <w:rFonts w:eastAsia="Times New Roman" w:cs="Times New Roman"/>
          <w:color w:val="000000"/>
        </w:rPr>
        <w:fldChar w:fldCharType="separate"/>
      </w:r>
      <w:r w:rsidR="00DA5ED8">
        <w:rPr>
          <w:rFonts w:eastAsia="Times New Roman" w:cs="Times New Roman"/>
          <w:noProof/>
          <w:color w:val="000000"/>
        </w:rPr>
        <w:t>(Upadhyay et al., 2019)</w:t>
      </w:r>
      <w:r w:rsidR="00DA5ED8">
        <w:rPr>
          <w:rFonts w:eastAsia="Times New Roman" w:cs="Times New Roman"/>
          <w:color w:val="000000"/>
        </w:rPr>
        <w:fldChar w:fldCharType="end"/>
      </w:r>
      <w:r w:rsidR="00DA5ED8">
        <w:rPr>
          <w:rFonts w:eastAsia="Times New Roman" w:cs="Times New Roman"/>
          <w:color w:val="000000"/>
        </w:rPr>
        <w:t xml:space="preserve">, </w:t>
      </w:r>
      <w:r>
        <w:rPr>
          <w:rFonts w:eastAsia="Times New Roman" w:cs="Times New Roman"/>
          <w:color w:val="000000"/>
        </w:rPr>
        <w:t>it may be that IUGR is not likely with TRF as long as caloric needs are met in the restricted feeding period.</w:t>
      </w:r>
      <w:r w:rsidR="00DA5ED8">
        <w:rPr>
          <w:rFonts w:eastAsia="Times New Roman" w:cs="Times New Roman"/>
          <w:color w:val="000000"/>
        </w:rPr>
        <w:t xml:space="preserve"> Furthermore, it was seen that lung development in the TRF-HFD group was more advanced than in AL-HFD group pups, meaning that development was more complete, despite a moderate phenotype of partially altered FPR. </w:t>
      </w:r>
      <w:r>
        <w:rPr>
          <w:rFonts w:eastAsia="Times New Roman" w:cs="Times New Roman"/>
          <w:color w:val="000000"/>
        </w:rPr>
        <w:t xml:space="preserve"> </w:t>
      </w:r>
      <w:commentRangeStart w:id="7"/>
      <w:r>
        <w:rPr>
          <w:rFonts w:eastAsia="Times New Roman" w:cs="Times New Roman"/>
          <w:color w:val="000000"/>
        </w:rPr>
        <w:t xml:space="preserve">If that measure isn’t appropriate, we could also make it more translatable by comparing birth weights of pups to other growth curves generated in the C57/B6J mouse </w:t>
      </w:r>
      <w:r>
        <w:rPr>
          <w:rFonts w:eastAsia="Times New Roman" w:cs="Times New Roman"/>
          <w:color w:val="000000"/>
        </w:rPr>
        <w:fldChar w:fldCharType="begin"/>
      </w:r>
      <w:r w:rsidR="00753F6C">
        <w:rPr>
          <w:rFonts w:eastAsia="Times New Roman" w:cs="Times New Roman"/>
          <w:color w:val="000000"/>
        </w:rPr>
        <w:instrText xml:space="preserve"> ADDIN ZOTERO_ITEM CSL_CITATION {"citationID":"ZaTcW8FD","properties":{"formattedCitation":"(Dilworth et al., 2011)","plainCitation":"(Dilworth et al., 2011)","noteIndex":0},"citationItems":[{"id":246,"uris":["http://zotero.org/users/5073745/items/7IIZ8WFT"],"uri":["http://zotero.org/users/5073745/items/7IIZ8WFT"],"itemData":{"id":246,"type":"article-journal","abstract":"The increasing number of mouse models of fetal growth restriction (FGR) make it crucial to standardize the way FGR is defined. By constructing growth curves in the placental-specific Igf2 knockout mouse (P0) it was demonstrated that 93% of P0 fetuses fell below the 5th centile of wild-type weights at E18.5, up from 44% at E16.5. This analysis, coupled with anthropomorphic measurements showing evidence of head sparing in P0 fetuses, allows clinical comparisons of FGR in mice through the use of clinically relevant growth curves. We suggest this as a standardized approach to defining FGR in mouse, and other animal models.","container-title":"Placenta","DOI":"10.1016/j.placenta.2011.08.007","ISSN":"0143-4004","issue":"11","journalAbbreviation":"Placenta","language":"en","page":"914-916","source":"ScienceDirect","title":"Defining fetal growth restriction in mice: A standardized and clinically relevant approach","title-short":"Defining fetal growth restriction in mice","volume":"32","author":[{"family":"Dilworth","given":"M. R."},{"family":"Kusinski","given":"L. C."},{"family":"Baker","given":"B. C."},{"family":"Renshall","given":"L. J."},{"family":"Greenwood","given":"S. L."},{"family":"Sibley","given":"C. P."},{"family":"Wareing","given":"M."}],"issued":{"date-parts":[["2011",11,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Dilworth et al., 2011)</w:t>
      </w:r>
      <w:r>
        <w:rPr>
          <w:rFonts w:eastAsia="Times New Roman" w:cs="Times New Roman"/>
          <w:color w:val="000000"/>
        </w:rPr>
        <w:fldChar w:fldCharType="end"/>
      </w:r>
      <w:r>
        <w:rPr>
          <w:rFonts w:eastAsia="Times New Roman" w:cs="Times New Roman"/>
          <w:color w:val="000000"/>
        </w:rPr>
        <w:t xml:space="preserve">. </w:t>
      </w:r>
      <w:commentRangeEnd w:id="7"/>
      <w:r>
        <w:rPr>
          <w:rStyle w:val="CommentReference"/>
        </w:rPr>
        <w:commentReference w:id="7"/>
      </w:r>
    </w:p>
    <w:p w14:paraId="1F988599" w14:textId="77777777" w:rsidR="00A80DD0" w:rsidRPr="00665DCD" w:rsidRDefault="00A80DD0" w:rsidP="00A80DD0">
      <w:pPr>
        <w:pStyle w:val="ListParagraph"/>
        <w:rPr>
          <w:rFonts w:eastAsia="Times New Roman" w:cs="Times New Roman"/>
          <w:color w:val="000000"/>
          <w:u w:val="single"/>
        </w:rPr>
      </w:pPr>
    </w:p>
    <w:p w14:paraId="394A03E4" w14:textId="76FECE00" w:rsidR="00A80DD0" w:rsidRPr="00665DCD" w:rsidRDefault="00A80DD0" w:rsidP="000679C9">
      <w:pPr>
        <w:pStyle w:val="ListParagraph"/>
        <w:ind w:left="0"/>
        <w:rPr>
          <w:rFonts w:eastAsia="Times New Roman" w:cs="Times New Roman"/>
          <w:color w:val="000000"/>
          <w:u w:val="single"/>
        </w:rPr>
      </w:pPr>
      <w:r w:rsidRPr="00665DCD">
        <w:rPr>
          <w:rFonts w:eastAsia="Times New Roman" w:cs="Times New Roman"/>
          <w:color w:val="000000"/>
          <w:u w:val="single"/>
        </w:rPr>
        <w:t>Poor lactation/maternal attentiveness</w:t>
      </w:r>
    </w:p>
    <w:p w14:paraId="34F97F51" w14:textId="353C7FD7" w:rsidR="009C6C97" w:rsidRPr="004F5C04" w:rsidRDefault="0013118E" w:rsidP="004F5C04">
      <w:pPr>
        <w:pStyle w:val="ListParagraph"/>
        <w:ind w:left="0"/>
        <w:rPr>
          <w:rFonts w:eastAsia="Times New Roman" w:cs="Times New Roman"/>
          <w:color w:val="000000"/>
        </w:rPr>
      </w:pPr>
      <w:r>
        <w:rPr>
          <w:rFonts w:eastAsia="Times New Roman" w:cs="Times New Roman"/>
          <w:color w:val="000000"/>
        </w:rPr>
        <w:t>One unintentional conseque</w:t>
      </w:r>
      <w:r w:rsidR="005E1554">
        <w:rPr>
          <w:rFonts w:eastAsia="Times New Roman" w:cs="Times New Roman"/>
          <w:color w:val="000000"/>
        </w:rPr>
        <w:t>nce</w:t>
      </w:r>
      <w:r>
        <w:rPr>
          <w:rFonts w:eastAsia="Times New Roman" w:cs="Times New Roman"/>
          <w:color w:val="000000"/>
        </w:rPr>
        <w:t xml:space="preserve"> of altering maternal feeding strategy could be that stress would affect maternal attentiveness or lactation. </w:t>
      </w:r>
      <w:r w:rsidR="00DA5ED8">
        <w:rPr>
          <w:rFonts w:eastAsia="Times New Roman" w:cs="Times New Roman"/>
          <w:color w:val="000000"/>
        </w:rPr>
        <w:t xml:space="preserve">These effects are difficult to gauge, as most studies that evaluate stressors from diet or the psychosocial atmosphere also continue that stressor during lactation. This study does not plan to do so, in order to be able to tell if an offspring phenotype that is generated is directly related to </w:t>
      </w:r>
      <w:r>
        <w:rPr>
          <w:rFonts w:eastAsia="Times New Roman" w:cs="Times New Roman"/>
          <w:color w:val="000000"/>
        </w:rPr>
        <w:t xml:space="preserve">the gestational exposure alone. </w:t>
      </w:r>
      <w:r w:rsidR="00FE17F6">
        <w:rPr>
          <w:rFonts w:eastAsia="Times New Roman" w:cs="Times New Roman"/>
          <w:color w:val="000000"/>
        </w:rPr>
        <w:t>One such way to determine in lactation is affected, is to determine maternal milk production in relation to fetal suckling</w:t>
      </w:r>
      <w:r w:rsidR="003C700A">
        <w:rPr>
          <w:rFonts w:eastAsia="Times New Roman" w:cs="Times New Roman"/>
          <w:color w:val="000000"/>
        </w:rPr>
        <w:t xml:space="preserve"> </w:t>
      </w:r>
      <w:r w:rsidR="003C700A" w:rsidRPr="003C700A">
        <w:rPr>
          <w:rFonts w:eastAsia="Times New Roman" w:cs="Times New Roman"/>
          <w:color w:val="000000"/>
        </w:rPr>
        <w:fldChar w:fldCharType="begin"/>
      </w:r>
      <w:r w:rsidR="00753F6C">
        <w:rPr>
          <w:rFonts w:eastAsia="Times New Roman" w:cs="Times New Roman"/>
          <w:color w:val="000000"/>
        </w:rPr>
        <w:instrText xml:space="preserve"> ADDIN ZOTERO_ITEM CSL_CITATION {"citationID":"a1l3f74085p","properties":{"formattedCitation":"(Boston, Bleck, Conroy, Wheeler, &amp; Miller, 2001)","plainCitation":"(Boston, Bleck, Conroy, Wheeler, &amp; Miller, 2001)","noteIndex":0},"citationItems":[{"id":258,"uris":["http://zotero.org/users/5073745/items/X6KF8W8Y"],"uri":["http://zotero.org/users/5073745/items/X6KF8W8Y"],"itemData":{"id":258,"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3C700A" w:rsidRPr="003C700A">
        <w:rPr>
          <w:rFonts w:eastAsia="Times New Roman" w:cs="Times New Roman"/>
          <w:color w:val="000000"/>
        </w:rPr>
        <w:fldChar w:fldCharType="separate"/>
      </w:r>
      <w:r w:rsidR="00753F6C" w:rsidRPr="00753F6C">
        <w:rPr>
          <w:rFonts w:cs="Times New Roman"/>
          <w:color w:val="000000"/>
        </w:rPr>
        <w:t>(Boston, Bleck, Conroy, Wheeler, &amp; Miller, 2001)</w:t>
      </w:r>
      <w:r w:rsidR="003C700A" w:rsidRPr="003C700A">
        <w:rPr>
          <w:rFonts w:eastAsia="Times New Roman" w:cs="Times New Roman"/>
          <w:color w:val="000000"/>
        </w:rPr>
        <w:fldChar w:fldCharType="end"/>
      </w:r>
      <w:r w:rsidR="003C700A" w:rsidRPr="003C700A">
        <w:rPr>
          <w:rFonts w:eastAsia="Times New Roman" w:cs="Times New Roman"/>
          <w:color w:val="000000"/>
        </w:rPr>
        <w:t>.</w:t>
      </w:r>
      <w:r w:rsidR="003C700A">
        <w:rPr>
          <w:rFonts w:eastAsia="Times New Roman" w:cs="Times New Roman"/>
          <w:color w:val="000000"/>
        </w:rPr>
        <w:t xml:space="preserve"> </w:t>
      </w:r>
      <w:r w:rsidR="00FE17F6">
        <w:rPr>
          <w:rFonts w:eastAsia="Times New Roman" w:cs="Times New Roman"/>
          <w:color w:val="000000"/>
        </w:rPr>
        <w:t>This has been done before by our group and was able to detect</w:t>
      </w:r>
      <w:r w:rsidR="003C700A">
        <w:rPr>
          <w:rFonts w:eastAsia="Times New Roman" w:cs="Times New Roman"/>
          <w:color w:val="000000"/>
        </w:rPr>
        <w:t xml:space="preserve"> lower weight gained from nursing in TSC-KO pups (Unpublished data, </w:t>
      </w:r>
      <w:proofErr w:type="spellStart"/>
      <w:r w:rsidR="003C700A">
        <w:rPr>
          <w:rFonts w:eastAsia="Times New Roman" w:cs="Times New Roman"/>
          <w:color w:val="000000"/>
        </w:rPr>
        <w:t>Noura</w:t>
      </w:r>
      <w:proofErr w:type="spellEnd"/>
      <w:r w:rsidR="003C700A">
        <w:rPr>
          <w:rFonts w:eastAsia="Times New Roman" w:cs="Times New Roman"/>
          <w:color w:val="000000"/>
        </w:rPr>
        <w:t xml:space="preserve"> El </w:t>
      </w:r>
      <w:proofErr w:type="spellStart"/>
      <w:r w:rsidR="003C700A">
        <w:rPr>
          <w:rFonts w:eastAsia="Times New Roman" w:cs="Times New Roman"/>
          <w:color w:val="000000"/>
        </w:rPr>
        <w:t>Habbal</w:t>
      </w:r>
      <w:proofErr w:type="spellEnd"/>
      <w:r w:rsidR="003C700A">
        <w:rPr>
          <w:rFonts w:eastAsia="Times New Roman" w:cs="Times New Roman"/>
          <w:color w:val="000000"/>
        </w:rPr>
        <w:t xml:space="preserve">, 2019) </w:t>
      </w:r>
      <w:r w:rsidR="00FE17F6">
        <w:rPr>
          <w:rFonts w:eastAsia="Times New Roman" w:cs="Times New Roman"/>
          <w:color w:val="000000"/>
        </w:rPr>
        <w:t xml:space="preserve">. </w:t>
      </w:r>
    </w:p>
    <w:p w14:paraId="78F16BE6" w14:textId="77777777" w:rsidR="009C6C97" w:rsidRDefault="009C6C97" w:rsidP="000679C9">
      <w:pPr>
        <w:rPr>
          <w:rFonts w:eastAsia="Times New Roman" w:cs="Times New Roman"/>
          <w:color w:val="000000"/>
          <w:u w:val="single"/>
        </w:rPr>
      </w:pPr>
    </w:p>
    <w:p w14:paraId="2F2EDEC2" w14:textId="3AE243DA" w:rsidR="009C6C97" w:rsidRDefault="00A80DD0" w:rsidP="000679C9">
      <w:pPr>
        <w:rPr>
          <w:rFonts w:eastAsia="Times New Roman" w:cs="Times New Roman"/>
          <w:color w:val="000000"/>
          <w:u w:val="single"/>
        </w:rPr>
      </w:pPr>
      <w:r w:rsidRPr="00665DCD">
        <w:rPr>
          <w:rFonts w:eastAsia="Times New Roman" w:cs="Times New Roman"/>
          <w:color w:val="000000"/>
          <w:u w:val="single"/>
        </w:rPr>
        <w:t>Sex dif</w:t>
      </w:r>
      <w:r w:rsidR="009C6C97">
        <w:rPr>
          <w:rFonts w:eastAsia="Times New Roman" w:cs="Times New Roman"/>
          <w:color w:val="000000"/>
          <w:u w:val="single"/>
        </w:rPr>
        <w:t>ferences in phenotype</w:t>
      </w:r>
    </w:p>
    <w:p w14:paraId="52401FA1" w14:textId="6D0130D3" w:rsidR="00A80DD0" w:rsidRPr="009C6C97" w:rsidRDefault="00A80DD0" w:rsidP="000679C9">
      <w:pPr>
        <w:rPr>
          <w:rFonts w:eastAsia="Times New Roman" w:cs="Times New Roman"/>
          <w:color w:val="000000"/>
          <w:u w:val="single"/>
        </w:rPr>
      </w:pPr>
      <w:r w:rsidRPr="00665DCD">
        <w:rPr>
          <w:rFonts w:eastAsia="Times New Roman" w:cs="Times New Roman"/>
          <w:color w:val="000000"/>
        </w:rPr>
        <w:t xml:space="preserve">One possible pitfall could be that variation in the early post-natal period could have sex-specific effects for birth weight or survival. Sexual dimorphism, as early as </w:t>
      </w:r>
      <w:r w:rsidRPr="00665DCD">
        <w:rPr>
          <w:rFonts w:eastAsia="Times New Roman" w:cs="Times New Roman"/>
          <w:i/>
          <w:color w:val="000000"/>
        </w:rPr>
        <w:t>in utero</w:t>
      </w:r>
      <w:r w:rsidRPr="00665DCD">
        <w:rPr>
          <w:rFonts w:eastAsia="Times New Roman" w:cs="Times New Roman"/>
          <w:color w:val="000000"/>
        </w:rPr>
        <w:t xml:space="preserve"> is known to exist in mouse species. This has been contributed to differences such as placental differences between male and female fetuses. Furthermore effects of maternal undernutrition has also demonstrated sex-specific phenotypes </w:t>
      </w:r>
      <w:r w:rsidRPr="00665DCD">
        <w:rPr>
          <w:rFonts w:eastAsia="Times New Roman" w:cs="Times New Roman"/>
          <w:color w:val="000000"/>
        </w:rPr>
        <w:fldChar w:fldCharType="begin"/>
      </w:r>
      <w:r w:rsidR="00753F6C">
        <w:rPr>
          <w:rFonts w:eastAsia="Times New Roman" w:cs="Times New Roman"/>
          <w:color w:val="000000"/>
        </w:rPr>
        <w:instrText xml:space="preserve"> ADDIN ZOTERO_ITEM CSL_CITATION {"citationID":"qiSmKRDu","properties":{"formattedCitation":"(Gabory, Roseboom, Moore, Moore, &amp; Junien, 2013)","plainCitation":"(Gabory, Roseboom, Moore, Moore, &amp; Junien, 2013)","noteIndex":0},"citationItems":[{"id":241,"uris":["http://zotero.org/users/5073745/items/HAKD6U5M"],"uri":["http://zotero.org/users/5073745/items/HAKD6U5M"],"itemData":{"id":241,"type":"article-journal","abstract":"Sex differences occur in most non-communicable diseases, including metabolic diseases, hypertension, cardiovascular disease, psychiatric and neurological disorders and cancer. In many cases, the susceptibility to these diseases begins early in development. The observed differences between the sexes may result from genetic and hormonal differences and from differences in responses to and interactions with environmental factors, including infection, diet, drugs and stress. The placenta plays a key role in fetal growth and development and, as such, affects the fetal programming underlying subsequent adult health and accounts, in part for the developmental origin of health and disease (DOHaD). There is accumulating evidence to demonstrate the sex-specific relationships between diverse environmental influences on placental functions and the risk of disease later in life. As one of the few tissues easily collectable in humans, this organ may therefore be seen as an ideal system for studying how male and female placenta sense nutritional and other stresses, such as endocrine disruptors. Sex-specific regulatory pathways controlling sexually dimorphic characteristics in the various organs and the consequences of lifelong differences in sex hormone expression largely account for such responses. However, sex-specific changes in epigenetic marks are generated early after fertilization, thus before adrenal and gonad differentiation in the absence of sex hormones and in response to environmental conditions. Given the abundance of X-linked genes involved in placentogenesis, and the early unequal gene expression by the sex chromosomes between males and females, the role of X- and Y-chromosome-linked genes, and especially those involved in the peculiar placenta-specific epigenetics processes, giving rise to the unusual placenta epigenetic landscapes deserve particular attention. However, even with recent developments in this field, we still know little about the mechanisms underlying the early sex-specific epigenetic marks resulting in sex-biased gene expression of pathways and networks. As a critical messenger between the maternal environment and the fetus, the placenta may play a key role not only in buffering environmental effects transmitted by the mother but also in expressing and modulating effects due to preconceptional exposure of both the mother and the father to stressful conditions.","container-title":"Biology of Sex Differences","DOI":"10.1186/2042-6410-4-5","ISSN":"2042-6410","issue":"1","journalAbbreviation":"Biol Sex Differ","language":"en","page":"5","source":"Springer Link","title":"Placental contribution to the origins of sexual dimorphism in health and diseases: sex chromosomes and epigenetics","title-short":"Placental contribution to the origins of sexual dimorphism in health and diseases","volume":"4","author":[{"family":"Gabory","given":"Anne"},{"family":"Roseboom","given":"Tessa J."},{"family":"Moore","given":"Tom"},{"family":"Moore","given":"Lorna G."},{"family":"Junien","given":"Claudine"}],"issued":{"date-parts":[["2013",3,21]]}}}],"schema":"https://github.com/citation-style-language/schema/raw/master/csl-citation.json"} </w:instrText>
      </w:r>
      <w:r w:rsidRPr="00665DCD">
        <w:rPr>
          <w:rFonts w:eastAsia="Times New Roman" w:cs="Times New Roman"/>
          <w:color w:val="000000"/>
        </w:rPr>
        <w:fldChar w:fldCharType="separate"/>
      </w:r>
      <w:r w:rsidRPr="00665DCD">
        <w:rPr>
          <w:rFonts w:eastAsia="Times New Roman" w:cs="Times New Roman"/>
          <w:noProof/>
          <w:color w:val="000000"/>
        </w:rPr>
        <w:t>(Gabory, Roseboom, Moore, Moore, &amp; Junien, 2013)</w:t>
      </w:r>
      <w:r w:rsidRPr="00665DCD">
        <w:rPr>
          <w:rFonts w:eastAsia="Times New Roman" w:cs="Times New Roman"/>
          <w:color w:val="000000"/>
        </w:rPr>
        <w:fldChar w:fldCharType="end"/>
      </w:r>
      <w:r w:rsidRPr="00665DCD">
        <w:rPr>
          <w:rFonts w:eastAsia="Times New Roman" w:cs="Times New Roman"/>
          <w:color w:val="000000"/>
        </w:rPr>
        <w:t xml:space="preserve">. If this is the case, we can account for this by genotyping the nascent offspring for Sex-determining Region Y (SRY), indicating male sex </w:t>
      </w:r>
      <w:r w:rsidRPr="00665DCD">
        <w:rPr>
          <w:rFonts w:eastAsia="Times New Roman" w:cs="Times New Roman"/>
          <w:color w:val="000000"/>
        </w:rPr>
        <w:fldChar w:fldCharType="begin"/>
      </w:r>
      <w:r w:rsidR="00753F6C">
        <w:rPr>
          <w:rFonts w:eastAsia="Times New Roman" w:cs="Times New Roman"/>
          <w:color w:val="000000"/>
        </w:rPr>
        <w:instrText xml:space="preserve"> ADDIN ZOTERO_ITEM CSL_CITATION {"citationID":"qb0kMuTJ","properties":{"formattedCitation":"(Larney, Bailey, &amp; Koopman, 2014)","plainCitation":"(Larney, Bailey, &amp; Koopman, 2014)","noteIndex":0},"citationItems":[{"id":130,"uris":["http://zotero.org/users/5073745/items/5CLHTRT3"],"uri":["http://zotero.org/users/5073745/items/5CLHTRT3"],"itemData":{"id":130,"type":"article-journal","abstract":"Mammalian sex determination hinges on the development of ovaries or testes, with testis fate being triggered by the expression of the transcription factor sex-determining region Y (Sry). Reduced or delayed Sry expression impairs testis development, highlighting the importance of its accurate spatiotemporal regulation and implying a potential role for SRY dysregulation in human intersex disorders. Several epigenetic modifiers, transcription factors and kinases are implicated in regulating Sry transcription, but it remains unclear whether or how this farrago of factors acts co-ordinately. Here we review our current understanding of Sry regulation and provide a model that assembles all known regulators into three modules, each converging on a single transcription factor that binds to the Sry promoter. We also discuss potential future avenues for discovering the cis-elements and trans-factors required for Sry regulation.","container-title":"Development (Cambridge, England)","DOI":"10.1242/dev.107052","ISSN":"0950-1991","issue":"11","journalAbbreviation":"Development","note":"PMID: 24866114\nPMCID: PMC4034426","page":"2195-2205","source":"PubMed Central","title":"Switching on sex: transcriptional regulation of the testis-determining gene Sry","title-short":"Switching on sex","volume":"141","author":[{"family":"Larney","given":"Christian"},{"family":"Bailey","given":"Timothy L."},{"family":"Koopman","given":"Peter"}],"issued":{"date-parts":[["2014",6]]}}}],"schema":"https://github.com/citation-style-language/schema/raw/master/csl-citation.json"} </w:instrText>
      </w:r>
      <w:r w:rsidRPr="00665DCD">
        <w:rPr>
          <w:rFonts w:eastAsia="Times New Roman" w:cs="Times New Roman"/>
          <w:color w:val="000000"/>
        </w:rPr>
        <w:fldChar w:fldCharType="separate"/>
      </w:r>
      <w:r w:rsidR="00DA5ED8" w:rsidRPr="00665DCD">
        <w:rPr>
          <w:rFonts w:eastAsia="Times New Roman" w:cs="Times New Roman"/>
          <w:noProof/>
          <w:color w:val="000000"/>
        </w:rPr>
        <w:t>(Larney, Bailey, &amp; Koopman, 2014)</w:t>
      </w:r>
      <w:r w:rsidRPr="00665DCD">
        <w:rPr>
          <w:rFonts w:eastAsia="Times New Roman" w:cs="Times New Roman"/>
          <w:color w:val="000000"/>
        </w:rPr>
        <w:fldChar w:fldCharType="end"/>
      </w:r>
      <w:r w:rsidRPr="00665DCD">
        <w:rPr>
          <w:rFonts w:eastAsia="Times New Roman" w:cs="Times New Roman"/>
          <w:color w:val="000000"/>
        </w:rPr>
        <w:t xml:space="preserve">. This would allow for us to group offspring not only by litter and maternal dietary regimen, but also sex, making sex-specific differences in all early life indices detectable. </w:t>
      </w:r>
    </w:p>
    <w:p w14:paraId="11635043" w14:textId="77777777" w:rsidR="00A80DD0" w:rsidRPr="00A80DD0" w:rsidRDefault="00A80DD0" w:rsidP="00A80DD0">
      <w:pPr>
        <w:rPr>
          <w:rFonts w:eastAsia="Times New Roman" w:cs="Times New Roman"/>
          <w:color w:val="000000"/>
        </w:rPr>
      </w:pPr>
    </w:p>
    <w:p w14:paraId="2C10CF39" w14:textId="77777777" w:rsidR="005930A3" w:rsidRDefault="005930A3" w:rsidP="002C4818">
      <w:pPr>
        <w:rPr>
          <w:rFonts w:cs="Times New Roman"/>
        </w:rPr>
      </w:pPr>
    </w:p>
    <w:p w14:paraId="76335220" w14:textId="4CBAC89F" w:rsidR="00EB516A" w:rsidRPr="00D07583" w:rsidRDefault="00EB516A" w:rsidP="00D07583">
      <w:pPr>
        <w:pStyle w:val="Heading2"/>
      </w:pPr>
      <w:r>
        <w:lastRenderedPageBreak/>
        <w:t>Methods:</w:t>
      </w:r>
    </w:p>
    <w:p w14:paraId="75BA2AD4" w14:textId="6BA50DD4" w:rsidR="00EB516A" w:rsidRPr="00261C91" w:rsidRDefault="00EB516A" w:rsidP="00261C91">
      <w:pPr>
        <w:pStyle w:val="Heading3"/>
      </w:pPr>
      <w:r w:rsidRPr="00261C91">
        <w:t>Animal care and use:</w:t>
      </w:r>
    </w:p>
    <w:p w14:paraId="450D1A82" w14:textId="07560EBE" w:rsidR="00EB516A" w:rsidRDefault="00EB516A" w:rsidP="002C4818">
      <w:pPr>
        <w:rPr>
          <w:rFonts w:cs="Times New Roman"/>
        </w:rPr>
      </w:pPr>
      <w:r>
        <w:rPr>
          <w:rFonts w:cs="Times New Roman"/>
        </w:rPr>
        <w:t xml:space="preserve">Upon birth, </w:t>
      </w:r>
      <w:r w:rsidR="006F70E7">
        <w:rPr>
          <w:rFonts w:cs="Times New Roman"/>
        </w:rPr>
        <w:t xml:space="preserve">litters </w:t>
      </w:r>
      <w:r>
        <w:rPr>
          <w:rFonts w:cs="Times New Roman"/>
        </w:rPr>
        <w:t xml:space="preserve">were </w:t>
      </w:r>
      <w:r w:rsidR="006F70E7">
        <w:rPr>
          <w:rFonts w:cs="Times New Roman"/>
        </w:rPr>
        <w:t xml:space="preserve">counted and individual pups </w:t>
      </w:r>
      <w:r w:rsidR="00A80DD0">
        <w:rPr>
          <w:rFonts w:cs="Times New Roman"/>
        </w:rPr>
        <w:t xml:space="preserve">were </w:t>
      </w:r>
      <w:r w:rsidR="006F70E7">
        <w:rPr>
          <w:rFonts w:cs="Times New Roman"/>
        </w:rPr>
        <w:t>weighed</w:t>
      </w:r>
      <w:r>
        <w:rPr>
          <w:rFonts w:cs="Times New Roman"/>
        </w:rPr>
        <w:t xml:space="preserve"> </w:t>
      </w:r>
      <w:r w:rsidR="00A80DD0">
        <w:rPr>
          <w:rFonts w:cs="Times New Roman"/>
        </w:rPr>
        <w:t xml:space="preserve">to the nearest 0.1 gram </w:t>
      </w:r>
      <w:r>
        <w:rPr>
          <w:rFonts w:cs="Times New Roman"/>
        </w:rPr>
        <w:t>within 24 hours. At postnatal day 3, litters were reduced to four (</w:t>
      </w:r>
      <w:r w:rsidR="006F70E7">
        <w:rPr>
          <w:rFonts w:cs="Times New Roman"/>
        </w:rPr>
        <w:t>two</w:t>
      </w:r>
      <w:r>
        <w:rPr>
          <w:rFonts w:cs="Times New Roman"/>
        </w:rPr>
        <w:t xml:space="preserve"> males and </w:t>
      </w:r>
      <w:r w:rsidR="006F70E7">
        <w:rPr>
          <w:rFonts w:cs="Times New Roman"/>
        </w:rPr>
        <w:t>two</w:t>
      </w:r>
      <w:r>
        <w:rPr>
          <w:rFonts w:cs="Times New Roman"/>
        </w:rPr>
        <w:t xml:space="preserve"> females, when feasible) to standardize milk supply</w:t>
      </w:r>
      <w:r w:rsidR="00A80DD0">
        <w:rPr>
          <w:rFonts w:cs="Times New Roman"/>
        </w:rPr>
        <w:t xml:space="preserve">. </w:t>
      </w:r>
      <w:r w:rsidR="00573BBB">
        <w:rPr>
          <w:rFonts w:cs="Times New Roman"/>
        </w:rPr>
        <w:t xml:space="preserve">At 21 days, pups were weaned by sex and maternal treatment group. </w:t>
      </w:r>
      <w:r w:rsidR="006F70E7">
        <w:rPr>
          <w:rFonts w:cs="Times New Roman"/>
        </w:rPr>
        <w:t>Upon weaning, a</w:t>
      </w:r>
      <w:r w:rsidR="00573BBB">
        <w:rPr>
          <w:rFonts w:cs="Times New Roman"/>
        </w:rPr>
        <w:t>nimals are allowed 24-hour access to chow (</w:t>
      </w:r>
      <w:r w:rsidR="00F02A30">
        <w:rPr>
          <w:rFonts w:cs="Times New Roman"/>
        </w:rPr>
        <w:t>5% fat, 24% protein, 3.7% sucrose, 32% starch, 2.91 kcal per gram</w:t>
      </w:r>
      <w:r w:rsidR="00573BBB">
        <w:rPr>
          <w:rFonts w:cs="Times New Roman"/>
        </w:rPr>
        <w:t>)</w:t>
      </w:r>
      <w:r w:rsidR="006F70E7">
        <w:rPr>
          <w:rFonts w:cs="Times New Roman"/>
        </w:rPr>
        <w:t xml:space="preserve"> and water</w:t>
      </w:r>
      <w:r w:rsidR="00573BBB">
        <w:rPr>
          <w:rFonts w:cs="Times New Roman"/>
        </w:rPr>
        <w:t xml:space="preserve">. </w:t>
      </w:r>
    </w:p>
    <w:p w14:paraId="0A8EB85F" w14:textId="77777777" w:rsidR="00EB516A" w:rsidRDefault="00EB516A" w:rsidP="002C4818">
      <w:pPr>
        <w:rPr>
          <w:rFonts w:cs="Times New Roman"/>
        </w:rPr>
      </w:pPr>
    </w:p>
    <w:p w14:paraId="36106D96" w14:textId="068500A4" w:rsidR="00EB516A" w:rsidRDefault="00EB516A" w:rsidP="005930A3">
      <w:pPr>
        <w:pStyle w:val="Heading3"/>
      </w:pPr>
      <w:r w:rsidRPr="00EB516A">
        <w:t xml:space="preserve">Body composition: </w:t>
      </w:r>
    </w:p>
    <w:p w14:paraId="37764F4C" w14:textId="2799A836" w:rsidR="00EB516A" w:rsidRDefault="00EB516A" w:rsidP="002C4818">
      <w:pPr>
        <w:rPr>
          <w:rFonts w:cs="Times New Roman"/>
        </w:rPr>
      </w:pPr>
      <w:r>
        <w:rPr>
          <w:rFonts w:cs="Times New Roman"/>
        </w:rPr>
        <w:t xml:space="preserve">Body weight was assessed using a scale </w:t>
      </w:r>
      <w:r w:rsidR="00A80DD0">
        <w:rPr>
          <w:rFonts w:cs="Times New Roman"/>
        </w:rPr>
        <w:t>to the nearest 0.1 gram</w:t>
      </w:r>
      <w:r>
        <w:rPr>
          <w:rFonts w:cs="Times New Roman"/>
        </w:rPr>
        <w:t xml:space="preserve">. This was assessed at birth, 7, 14, and 21 days of life. At </w:t>
      </w:r>
      <w:r w:rsidR="00A80DD0">
        <w:rPr>
          <w:rFonts w:cs="Times New Roman"/>
        </w:rPr>
        <w:t xml:space="preserve">PND </w:t>
      </w:r>
      <w:r>
        <w:rPr>
          <w:rFonts w:cs="Times New Roman"/>
        </w:rPr>
        <w:t>21,</w:t>
      </w:r>
      <w:r w:rsidR="006F70E7">
        <w:rPr>
          <w:rFonts w:cs="Times New Roman"/>
        </w:rPr>
        <w:t xml:space="preserve"> </w:t>
      </w:r>
      <w:r>
        <w:rPr>
          <w:rFonts w:cs="Times New Roman"/>
        </w:rPr>
        <w:t xml:space="preserve">weekly indirect body composition assessment using </w:t>
      </w:r>
      <w:proofErr w:type="spellStart"/>
      <w:r>
        <w:rPr>
          <w:rFonts w:cs="Times New Roman"/>
        </w:rPr>
        <w:t>EchoMRI</w:t>
      </w:r>
      <w:proofErr w:type="spellEnd"/>
      <w:r w:rsidR="00A80DD0">
        <w:rPr>
          <w:rFonts w:cs="Times New Roman"/>
        </w:rPr>
        <w:t xml:space="preserve"> was conducted, generating</w:t>
      </w:r>
      <w:r w:rsidR="00573BBB">
        <w:rPr>
          <w:rFonts w:cs="Times New Roman"/>
        </w:rPr>
        <w:t xml:space="preserve"> fat mass, lean mass, and free water</w:t>
      </w:r>
      <w:r w:rsidR="00A80DD0">
        <w:rPr>
          <w:rFonts w:cs="Times New Roman"/>
        </w:rPr>
        <w:t xml:space="preserve"> measurements in addition to body weights</w:t>
      </w:r>
      <w:r w:rsidR="00573BBB">
        <w:rPr>
          <w:rFonts w:cs="Times New Roman"/>
        </w:rPr>
        <w:t xml:space="preserve">. </w:t>
      </w:r>
    </w:p>
    <w:p w14:paraId="64776EC2" w14:textId="6F4C2389" w:rsidR="00573BBB" w:rsidRDefault="00573BBB" w:rsidP="002C4818">
      <w:pPr>
        <w:rPr>
          <w:rFonts w:cs="Times New Roman"/>
        </w:rPr>
      </w:pPr>
    </w:p>
    <w:p w14:paraId="56FC2E1D" w14:textId="77219446" w:rsidR="00181F2B" w:rsidRDefault="00181F2B" w:rsidP="005930A3">
      <w:pPr>
        <w:pStyle w:val="Heading3"/>
      </w:pPr>
      <w:r>
        <w:t>Survival:</w:t>
      </w:r>
    </w:p>
    <w:p w14:paraId="5E42374A" w14:textId="2DE1FEFF" w:rsidR="00181F2B" w:rsidRPr="00181F2B" w:rsidRDefault="00181F2B" w:rsidP="002C4818">
      <w:pPr>
        <w:rPr>
          <w:rFonts w:cs="Times New Roman"/>
        </w:rPr>
      </w:pPr>
      <w:r>
        <w:rPr>
          <w:rFonts w:cs="Times New Roman"/>
        </w:rPr>
        <w:t xml:space="preserve">Survival of pups </w:t>
      </w:r>
      <w:r w:rsidR="003B47B1">
        <w:rPr>
          <w:rFonts w:cs="Times New Roman"/>
        </w:rPr>
        <w:t>will be</w:t>
      </w:r>
      <w:r>
        <w:rPr>
          <w:rFonts w:cs="Times New Roman"/>
        </w:rPr>
        <w:t xml:space="preserve"> assessed by counting the number of pups in each litter each day until PND 3. </w:t>
      </w:r>
    </w:p>
    <w:p w14:paraId="494981B8" w14:textId="34AF6410" w:rsidR="00181F2B" w:rsidRDefault="00181F2B" w:rsidP="002C4818">
      <w:pPr>
        <w:rPr>
          <w:rFonts w:cs="Times New Roman"/>
        </w:rPr>
      </w:pPr>
    </w:p>
    <w:p w14:paraId="479E8DA8" w14:textId="57B1F78B" w:rsidR="00D07583" w:rsidRDefault="00D07583" w:rsidP="00D07583">
      <w:pPr>
        <w:pStyle w:val="Heading3"/>
      </w:pPr>
      <w:r>
        <w:t>Determination of sex:</w:t>
      </w:r>
    </w:p>
    <w:p w14:paraId="617277F2" w14:textId="15C7F87E" w:rsidR="00D07583" w:rsidRDefault="00D07583" w:rsidP="00D07583">
      <w:r>
        <w:t xml:space="preserve">In order to determine sex, at PND3, </w:t>
      </w:r>
      <w:r w:rsidR="00B14DCB">
        <w:t>anogenital</w:t>
      </w:r>
      <w:r>
        <w:t xml:space="preserve"> distance of each pup will be evaluated. Those pups with greater </w:t>
      </w:r>
      <w:r w:rsidR="00B14DCB">
        <w:t>anogenital</w:t>
      </w:r>
      <w:r>
        <w:t xml:space="preserve"> distances will be designated male, and those with lesser distances, female. This will </w:t>
      </w:r>
      <w:r w:rsidR="00B423BC">
        <w:t xml:space="preserve">be confirmed by genotyping the fetal tissue for expression of SRY, which is </w:t>
      </w:r>
      <w:r w:rsidR="004C3F27">
        <w:t xml:space="preserve">carried on the Y chromosome and is causal in </w:t>
      </w:r>
      <w:r w:rsidR="00E0342F">
        <w:t xml:space="preserve">phenotypic </w:t>
      </w:r>
      <w:r w:rsidR="004C3F27">
        <w:t xml:space="preserve">sexual determination </w:t>
      </w:r>
      <w:r w:rsidR="004C3F27">
        <w:fldChar w:fldCharType="begin"/>
      </w:r>
      <w:r w:rsidR="00753F6C">
        <w:instrText xml:space="preserve"> ADDIN ZOTERO_ITEM CSL_CITATION {"citationID":"EET5R2aG","properties":{"formattedCitation":"(Larney et al., 2014)","plainCitation":"(Larney et al., 2014)","noteIndex":0},"citationItems":[{"id":130,"uris":["http://zotero.org/users/5073745/items/5CLHTRT3"],"uri":["http://zotero.org/users/5073745/items/5CLHTRT3"],"itemData":{"id":130,"type":"article-journal","abstract":"Mammalian sex determination hinges on the development of ovaries or testes, with testis fate being triggered by the expression of the transcription factor sex-determining region Y (Sry). Reduced or delayed Sry expression impairs testis development, highlighting the importance of its accurate spatiotemporal regulation and implying a potential role for SRY dysregulation in human intersex disorders. Several epigenetic modifiers, transcription factors and kinases are implicated in regulating Sry transcription, but it remains unclear whether or how this farrago of factors acts co-ordinately. Here we review our current understanding of Sry regulation and provide a model that assembles all known regulators into three modules, each converging on a single transcription factor that binds to the Sry promoter. We also discuss potential future avenues for discovering the cis-elements and trans-factors required for Sry regulation.","container-title":"Development (Cambridge, England)","DOI":"10.1242/dev.107052","ISSN":"0950-1991","issue":"11","journalAbbreviation":"Development","note":"PMID: 24866114\nPMCID: PMC4034426","page":"2195-2205","source":"PubMed Central","title":"Switching on sex: transcriptional regulation of the testis-determining gene Sry","title-short":"Switching on sex","volume":"141","author":[{"family":"Larney","given":"Christian"},{"family":"Bailey","given":"Timothy L."},{"family":"Koopman","given":"Peter"}],"issued":{"date-parts":[["2014",6]]}}}],"schema":"https://github.com/citation-style-language/schema/raw/master/csl-citation.json"} </w:instrText>
      </w:r>
      <w:r w:rsidR="004C3F27">
        <w:fldChar w:fldCharType="separate"/>
      </w:r>
      <w:r w:rsidR="00DA5ED8">
        <w:rPr>
          <w:noProof/>
        </w:rPr>
        <w:t>(Larney et al., 2014)</w:t>
      </w:r>
      <w:r w:rsidR="004C3F27">
        <w:fldChar w:fldCharType="end"/>
      </w:r>
      <w:r w:rsidR="004C3F27">
        <w:t>.</w:t>
      </w:r>
    </w:p>
    <w:p w14:paraId="54BC878C" w14:textId="5FA8F247" w:rsidR="00D07583" w:rsidRDefault="00D07583" w:rsidP="00D07583"/>
    <w:p w14:paraId="6F6387A0" w14:textId="70607133" w:rsidR="00D07583" w:rsidRDefault="00D07583" w:rsidP="00D07583">
      <w:pPr>
        <w:pStyle w:val="Heading3"/>
      </w:pPr>
      <w:r>
        <w:t>Reduction of litters:</w:t>
      </w:r>
    </w:p>
    <w:p w14:paraId="3EE394F5" w14:textId="38978E30" w:rsidR="00D07583" w:rsidRPr="00D07583" w:rsidRDefault="00D07583" w:rsidP="00D07583">
      <w:r>
        <w:t xml:space="preserve">Because maternal milk supply may differ based on number of pups, milk supply will be standardized after the initiation of the lactational period. At PND 3, litters will be reduced to 4 when possible (2 male, 2 female). This will help to ensure each dam can supply sufficient and equal amounts of milk to each pup. </w:t>
      </w:r>
    </w:p>
    <w:p w14:paraId="16A02E5D" w14:textId="77777777" w:rsidR="009C306A" w:rsidRDefault="009C306A" w:rsidP="005930A3">
      <w:pPr>
        <w:pStyle w:val="Heading3"/>
      </w:pPr>
    </w:p>
    <w:p w14:paraId="54C9B2E7" w14:textId="2611DEE1" w:rsidR="00573BBB" w:rsidRPr="003918F9" w:rsidRDefault="00573BBB" w:rsidP="005930A3">
      <w:pPr>
        <w:pStyle w:val="Heading3"/>
      </w:pPr>
      <w:r w:rsidRPr="003918F9">
        <w:t>Food intake:</w:t>
      </w:r>
    </w:p>
    <w:p w14:paraId="1B6E9194" w14:textId="4FBC5CDC" w:rsidR="00573BBB" w:rsidRPr="00EB516A" w:rsidRDefault="00573BBB" w:rsidP="002C4818">
      <w:pPr>
        <w:rPr>
          <w:rFonts w:cs="Times New Roman"/>
        </w:rPr>
      </w:pPr>
      <w:r>
        <w:rPr>
          <w:rFonts w:cs="Times New Roman"/>
        </w:rPr>
        <w:t>Food intake monitoring began at weaning</w:t>
      </w:r>
      <w:r w:rsidR="00F02A30">
        <w:rPr>
          <w:rFonts w:cs="Times New Roman"/>
        </w:rPr>
        <w:t xml:space="preserve">. Weekly food intake was measured in grams for each cage, and food intake in calories was computed by taking the total food intake per week and dividing by number of animals in each cage. At 65 days of age, animals were switched to </w:t>
      </w:r>
      <w:r w:rsidR="00F02A30" w:rsidRPr="006F70E7">
        <w:rPr>
          <w:rFonts w:cs="Times New Roman"/>
          <w:i/>
        </w:rPr>
        <w:t>ad libitum</w:t>
      </w:r>
      <w:r w:rsidR="00F02A30">
        <w:rPr>
          <w:rFonts w:cs="Times New Roman"/>
        </w:rPr>
        <w:t xml:space="preserve"> feeding with high fat diet</w:t>
      </w:r>
      <w:r w:rsidR="003918F9">
        <w:rPr>
          <w:rFonts w:cs="Times New Roman"/>
        </w:rPr>
        <w:t xml:space="preserve"> (HFD)</w:t>
      </w:r>
      <w:r w:rsidR="00F02A30">
        <w:rPr>
          <w:rFonts w:cs="Times New Roman"/>
        </w:rPr>
        <w:t xml:space="preserve"> (45% fat, 20% protein, 17% sucrose, and 7% starch, 4.73 kcal per gram)</w:t>
      </w:r>
      <w:r w:rsidR="003918F9">
        <w:rPr>
          <w:rFonts w:cs="Times New Roman"/>
        </w:rPr>
        <w:t>. Animals will remain on HFD for 10 weeks.</w:t>
      </w:r>
    </w:p>
    <w:p w14:paraId="77EBE16E" w14:textId="0738FE30" w:rsidR="00AA7C69" w:rsidRDefault="004D011F"/>
    <w:p w14:paraId="307C2200" w14:textId="0D571F5D" w:rsidR="003918F9" w:rsidRDefault="003918F9" w:rsidP="005930A3">
      <w:pPr>
        <w:pStyle w:val="Heading3"/>
      </w:pPr>
      <w:r w:rsidRPr="003918F9">
        <w:t>Insulin Sensitivity:</w:t>
      </w:r>
    </w:p>
    <w:p w14:paraId="625AF728" w14:textId="46EBB533" w:rsidR="006F70E7" w:rsidRDefault="006F70E7">
      <w:pPr>
        <w:rPr>
          <w:i/>
        </w:rPr>
      </w:pPr>
      <w:r>
        <w:rPr>
          <w:i/>
        </w:rPr>
        <w:t>Insulin tolerance test:</w:t>
      </w:r>
    </w:p>
    <w:p w14:paraId="37D8BA77" w14:textId="11914D76" w:rsidR="00181F2B" w:rsidRDefault="003918F9" w:rsidP="003918F9">
      <w:pPr>
        <w:rPr>
          <w:rFonts w:eastAsia="Times New Roman" w:cs="Times New Roman"/>
          <w:color w:val="000000"/>
        </w:rPr>
      </w:pPr>
      <w:r w:rsidRPr="00354F22">
        <w:rPr>
          <w:rFonts w:eastAsia="Times New Roman" w:cs="Times New Roman"/>
          <w:color w:val="000000"/>
        </w:rPr>
        <w:t>After 6</w:t>
      </w:r>
      <w:r>
        <w:rPr>
          <w:rFonts w:eastAsia="Times New Roman" w:cs="Times New Roman"/>
          <w:color w:val="000000"/>
        </w:rPr>
        <w:t>-</w:t>
      </w:r>
      <w:r w:rsidRPr="00354F22">
        <w:rPr>
          <w:rFonts w:eastAsia="Times New Roman" w:cs="Times New Roman"/>
          <w:color w:val="000000"/>
        </w:rPr>
        <w:t xml:space="preserve">hour fast, blood glucose was taken using a glucometer and tail clip. </w:t>
      </w:r>
      <w:r>
        <w:rPr>
          <w:rFonts w:eastAsia="Times New Roman" w:cs="Times New Roman"/>
          <w:color w:val="000000"/>
        </w:rPr>
        <w:t>Animals</w:t>
      </w:r>
      <w:r w:rsidRPr="00354F22">
        <w:rPr>
          <w:rFonts w:eastAsia="Times New Roman" w:cs="Times New Roman"/>
          <w:color w:val="000000"/>
        </w:rPr>
        <w:t xml:space="preserve"> were given</w:t>
      </w:r>
      <w:r w:rsidR="006F70E7">
        <w:rPr>
          <w:rFonts w:eastAsia="Times New Roman" w:cs="Times New Roman"/>
          <w:color w:val="000000"/>
        </w:rPr>
        <w:t xml:space="preserve"> intraperitoneal</w:t>
      </w:r>
      <w:r w:rsidRPr="00354F22">
        <w:rPr>
          <w:rFonts w:eastAsia="Times New Roman" w:cs="Times New Roman"/>
          <w:color w:val="000000"/>
        </w:rPr>
        <w:t xml:space="preserve"> insulin injections (0.75 units/kg body weight; Humulin U100 in cold</w:t>
      </w:r>
      <w:r w:rsidR="006F70E7">
        <w:rPr>
          <w:rFonts w:eastAsia="Times New Roman" w:cs="Times New Roman"/>
          <w:color w:val="000000"/>
        </w:rPr>
        <w:t xml:space="preserve">, </w:t>
      </w:r>
      <w:r w:rsidRPr="00354F22">
        <w:rPr>
          <w:rFonts w:eastAsia="Times New Roman" w:cs="Times New Roman"/>
          <w:color w:val="000000"/>
        </w:rPr>
        <w:t>sterile</w:t>
      </w:r>
      <w:r w:rsidR="006F70E7">
        <w:rPr>
          <w:rFonts w:eastAsia="Times New Roman" w:cs="Times New Roman"/>
          <w:color w:val="000000"/>
        </w:rPr>
        <w:t>-</w:t>
      </w:r>
      <w:r w:rsidRPr="00354F22">
        <w:rPr>
          <w:rFonts w:eastAsia="Times New Roman" w:cs="Times New Roman"/>
          <w:color w:val="000000"/>
        </w:rPr>
        <w:t xml:space="preserve">filtered </w:t>
      </w:r>
      <w:r w:rsidR="006F70E7">
        <w:rPr>
          <w:rFonts w:eastAsia="Times New Roman" w:cs="Times New Roman"/>
          <w:color w:val="000000"/>
        </w:rPr>
        <w:t>p</w:t>
      </w:r>
      <w:r w:rsidRPr="00354F22">
        <w:rPr>
          <w:rFonts w:eastAsia="Times New Roman" w:cs="Times New Roman"/>
          <w:color w:val="000000"/>
        </w:rPr>
        <w:t>hosphate buffered saline (PBS)) and blood glucose was tested using a glucometer at 15</w:t>
      </w:r>
      <w:r>
        <w:rPr>
          <w:rFonts w:eastAsia="Times New Roman" w:cs="Times New Roman"/>
          <w:color w:val="000000"/>
        </w:rPr>
        <w:t>-</w:t>
      </w:r>
      <w:r w:rsidRPr="00354F22">
        <w:rPr>
          <w:rFonts w:eastAsia="Times New Roman" w:cs="Times New Roman"/>
          <w:color w:val="000000"/>
        </w:rPr>
        <w:t>minute intervals for 2 hours.</w:t>
      </w:r>
      <w:r>
        <w:rPr>
          <w:rFonts w:eastAsia="Times New Roman" w:cs="Times New Roman"/>
          <w:color w:val="000000"/>
        </w:rPr>
        <w:t xml:space="preserve"> If animals began to exhibit moribund behaviors, 300 units of 10% </w:t>
      </w:r>
      <w:r>
        <w:rPr>
          <w:rFonts w:eastAsia="Times New Roman" w:cs="Times New Roman"/>
          <w:color w:val="000000"/>
        </w:rPr>
        <w:lastRenderedPageBreak/>
        <w:t xml:space="preserve">glucose in </w:t>
      </w:r>
      <w:r w:rsidR="006F70E7">
        <w:rPr>
          <w:rFonts w:eastAsia="Times New Roman" w:cs="Times New Roman"/>
          <w:color w:val="000000"/>
        </w:rPr>
        <w:t xml:space="preserve">PBS </w:t>
      </w:r>
      <w:r>
        <w:rPr>
          <w:rFonts w:eastAsia="Times New Roman" w:cs="Times New Roman"/>
          <w:color w:val="000000"/>
        </w:rPr>
        <w:t>was administered</w:t>
      </w:r>
      <w:r w:rsidR="006F70E7">
        <w:rPr>
          <w:rFonts w:eastAsia="Times New Roman" w:cs="Times New Roman"/>
          <w:color w:val="000000"/>
        </w:rPr>
        <w:t>, the animal was then removed from the experiment,</w:t>
      </w:r>
      <w:r>
        <w:rPr>
          <w:rFonts w:eastAsia="Times New Roman" w:cs="Times New Roman"/>
          <w:color w:val="000000"/>
        </w:rPr>
        <w:t xml:space="preserve"> and subsequent </w:t>
      </w:r>
      <w:r w:rsidR="006F70E7">
        <w:rPr>
          <w:rFonts w:eastAsia="Times New Roman" w:cs="Times New Roman"/>
          <w:color w:val="000000"/>
        </w:rPr>
        <w:t>blood glucose</w:t>
      </w:r>
      <w:r>
        <w:rPr>
          <w:rFonts w:eastAsia="Times New Roman" w:cs="Times New Roman"/>
          <w:color w:val="000000"/>
        </w:rPr>
        <w:t xml:space="preserve"> measurements were omitted </w:t>
      </w:r>
      <w:r w:rsidR="006F70E7">
        <w:rPr>
          <w:rFonts w:eastAsia="Times New Roman" w:cs="Times New Roman"/>
          <w:color w:val="000000"/>
        </w:rPr>
        <w:t>from data analysis</w:t>
      </w:r>
      <w:r>
        <w:rPr>
          <w:rFonts w:eastAsia="Times New Roman" w:cs="Times New Roman"/>
          <w:color w:val="000000"/>
        </w:rPr>
        <w:t xml:space="preserve">. </w:t>
      </w:r>
      <w:r w:rsidRPr="00354F22">
        <w:rPr>
          <w:rFonts w:eastAsia="Times New Roman" w:cs="Times New Roman"/>
          <w:color w:val="000000"/>
        </w:rPr>
        <w:t> </w:t>
      </w:r>
    </w:p>
    <w:p w14:paraId="0E5571FA" w14:textId="7F022995" w:rsidR="009910C5" w:rsidRDefault="009910C5" w:rsidP="003918F9">
      <w:pPr>
        <w:rPr>
          <w:rFonts w:eastAsia="Times New Roman" w:cs="Times New Roman"/>
          <w:color w:val="000000"/>
        </w:rPr>
      </w:pPr>
    </w:p>
    <w:p w14:paraId="110227F3" w14:textId="4CD6F5DC" w:rsidR="009910C5" w:rsidRDefault="009910C5" w:rsidP="003918F9">
      <w:pPr>
        <w:rPr>
          <w:rFonts w:eastAsia="Times New Roman" w:cs="Times New Roman"/>
          <w:i/>
          <w:color w:val="000000"/>
        </w:rPr>
      </w:pPr>
      <w:r w:rsidRPr="009910C5">
        <w:rPr>
          <w:rFonts w:eastAsia="Times New Roman" w:cs="Times New Roman"/>
          <w:i/>
          <w:color w:val="000000"/>
        </w:rPr>
        <w:t>Glucose tolerance test:</w:t>
      </w:r>
    </w:p>
    <w:p w14:paraId="6DA2D562" w14:textId="41C856AD" w:rsidR="009C6C97" w:rsidRPr="009C6C97" w:rsidRDefault="009C6C97" w:rsidP="003918F9">
      <w:pPr>
        <w:rPr>
          <w:rFonts w:eastAsia="Times New Roman" w:cs="Times New Roman"/>
          <w:color w:val="000000"/>
        </w:rPr>
      </w:pPr>
      <w:r>
        <w:rPr>
          <w:rFonts w:eastAsia="Times New Roman" w:cs="Times New Roman"/>
          <w:color w:val="000000"/>
        </w:rPr>
        <w:t xml:space="preserve">After 6- hour fast, animals will have a small cut placed at the distal end of their tails. Fasting blood glucose will be assessed by glucometer. After measuring fasting blood glucose, animals will be given an injection of 10% glucose in </w:t>
      </w:r>
      <w:r w:rsidRPr="00354F22">
        <w:rPr>
          <w:rFonts w:eastAsia="Times New Roman" w:cs="Times New Roman"/>
          <w:color w:val="000000"/>
        </w:rPr>
        <w:t>cold</w:t>
      </w:r>
      <w:r>
        <w:rPr>
          <w:rFonts w:eastAsia="Times New Roman" w:cs="Times New Roman"/>
          <w:color w:val="000000"/>
        </w:rPr>
        <w:t xml:space="preserve">, </w:t>
      </w:r>
      <w:r w:rsidRPr="00354F22">
        <w:rPr>
          <w:rFonts w:eastAsia="Times New Roman" w:cs="Times New Roman"/>
          <w:color w:val="000000"/>
        </w:rPr>
        <w:t>sterile</w:t>
      </w:r>
      <w:r>
        <w:rPr>
          <w:rFonts w:eastAsia="Times New Roman" w:cs="Times New Roman"/>
          <w:color w:val="000000"/>
        </w:rPr>
        <w:t>-</w:t>
      </w:r>
      <w:r w:rsidRPr="00354F22">
        <w:rPr>
          <w:rFonts w:eastAsia="Times New Roman" w:cs="Times New Roman"/>
          <w:color w:val="000000"/>
        </w:rPr>
        <w:t xml:space="preserve">filtered </w:t>
      </w:r>
      <w:r>
        <w:rPr>
          <w:rFonts w:eastAsia="Times New Roman" w:cs="Times New Roman"/>
          <w:color w:val="000000"/>
        </w:rPr>
        <w:t>p</w:t>
      </w:r>
      <w:r w:rsidRPr="00354F22">
        <w:rPr>
          <w:rFonts w:eastAsia="Times New Roman" w:cs="Times New Roman"/>
          <w:color w:val="000000"/>
        </w:rPr>
        <w:t>hosphate buffered saline (PBS))</w:t>
      </w:r>
      <w:r>
        <w:rPr>
          <w:rFonts w:eastAsia="Times New Roman" w:cs="Times New Roman"/>
          <w:color w:val="000000"/>
        </w:rPr>
        <w:t xml:space="preserve"> (1.0 </w:t>
      </w:r>
      <w:proofErr w:type="spellStart"/>
      <w:r>
        <w:rPr>
          <w:rFonts w:eastAsia="Times New Roman" w:cs="Times New Roman"/>
          <w:color w:val="000000"/>
        </w:rPr>
        <w:t>uL</w:t>
      </w:r>
      <w:proofErr w:type="spellEnd"/>
      <w:r>
        <w:rPr>
          <w:rFonts w:eastAsia="Times New Roman" w:cs="Times New Roman"/>
          <w:color w:val="000000"/>
        </w:rPr>
        <w:t xml:space="preserve">/g lean weight). Blood glucose will be taken every 15 minutes for 2 hours. </w:t>
      </w:r>
    </w:p>
    <w:p w14:paraId="2382E306" w14:textId="73CB0D54" w:rsidR="00181F2B" w:rsidRDefault="00181F2B" w:rsidP="003918F9">
      <w:pPr>
        <w:rPr>
          <w:rFonts w:eastAsia="Times New Roman" w:cs="Times New Roman"/>
          <w:color w:val="000000"/>
        </w:rPr>
      </w:pPr>
    </w:p>
    <w:p w14:paraId="4FCB51AA" w14:textId="5D068490" w:rsidR="009910C5" w:rsidRDefault="009910C5" w:rsidP="005420CA">
      <w:pPr>
        <w:pStyle w:val="Heading3"/>
        <w:rPr>
          <w:rFonts w:eastAsia="Times New Roman"/>
        </w:rPr>
      </w:pPr>
      <w:r w:rsidRPr="009910C5">
        <w:rPr>
          <w:rFonts w:eastAsia="Times New Roman"/>
        </w:rPr>
        <w:t>Sacrifice</w:t>
      </w:r>
      <w:r w:rsidR="00EE44EA">
        <w:rPr>
          <w:rFonts w:eastAsia="Times New Roman"/>
        </w:rPr>
        <w:t xml:space="preserve"> and tissue collection</w:t>
      </w:r>
      <w:r w:rsidRPr="009910C5">
        <w:rPr>
          <w:rFonts w:eastAsia="Times New Roman"/>
        </w:rPr>
        <w:t>:</w:t>
      </w:r>
    </w:p>
    <w:p w14:paraId="7050F248" w14:textId="772B9443" w:rsidR="009C6C97" w:rsidRDefault="009C6C97" w:rsidP="009910C5">
      <w:pPr>
        <w:rPr>
          <w:rFonts w:eastAsia="Times New Roman" w:cs="Times New Roman"/>
          <w:color w:val="000000"/>
        </w:rPr>
      </w:pPr>
      <w:r>
        <w:rPr>
          <w:rFonts w:eastAsia="Times New Roman" w:cs="Times New Roman"/>
          <w:color w:val="000000"/>
        </w:rPr>
        <w:t>Offspring will be sacrificed after</w:t>
      </w:r>
      <w:r w:rsidR="00EE44EA">
        <w:rPr>
          <w:rFonts w:eastAsia="Times New Roman" w:cs="Times New Roman"/>
          <w:color w:val="000000"/>
        </w:rPr>
        <w:t xml:space="preserve"> the high fat diet glucose tolerance test (See study figure). Animals will be fasted for 16 hours with </w:t>
      </w:r>
      <w:r w:rsidR="00EE44EA" w:rsidRPr="00EE44EA">
        <w:rPr>
          <w:rFonts w:eastAsia="Times New Roman" w:cs="Times New Roman"/>
          <w:i/>
          <w:color w:val="000000"/>
        </w:rPr>
        <w:t>ad libitum</w:t>
      </w:r>
      <w:r w:rsidR="00EE44EA">
        <w:rPr>
          <w:rFonts w:eastAsia="Times New Roman" w:cs="Times New Roman"/>
          <w:color w:val="000000"/>
        </w:rPr>
        <w:t xml:space="preserve"> access to water. Animals will be lightly anesthetized by </w:t>
      </w:r>
      <w:proofErr w:type="spellStart"/>
      <w:r w:rsidR="00EE44EA">
        <w:rPr>
          <w:rFonts w:eastAsia="Times New Roman" w:cs="Times New Roman"/>
          <w:color w:val="000000"/>
        </w:rPr>
        <w:t>isofluorane</w:t>
      </w:r>
      <w:proofErr w:type="spellEnd"/>
      <w:r w:rsidR="00EE44EA">
        <w:rPr>
          <w:rFonts w:eastAsia="Times New Roman" w:cs="Times New Roman"/>
          <w:color w:val="000000"/>
        </w:rPr>
        <w:t xml:space="preserve"> inhalation. Blood </w:t>
      </w:r>
      <w:r w:rsidR="00132DE0">
        <w:rPr>
          <w:rFonts w:eastAsia="Times New Roman" w:cs="Times New Roman"/>
          <w:color w:val="000000"/>
        </w:rPr>
        <w:t xml:space="preserve">glucose will be determined by glucometer and a fasted blood sample </w:t>
      </w:r>
      <w:r w:rsidR="00EE44EA">
        <w:rPr>
          <w:rFonts w:eastAsia="Times New Roman" w:cs="Times New Roman"/>
          <w:color w:val="000000"/>
        </w:rPr>
        <w:t>will be collected by retro-orbital bleed and immediately put on ice</w:t>
      </w:r>
      <w:r w:rsidR="005C5DA8">
        <w:rPr>
          <w:rFonts w:eastAsia="Times New Roman" w:cs="Times New Roman"/>
          <w:color w:val="000000"/>
        </w:rPr>
        <w:t xml:space="preserve"> to clot. Once clot is formed, whole blood was spun down in a cold centrifuge (4 degrees C) for 20 minutes at 5000 RCF. Serum was pipetted off and placed in the -80 degrees C freezer until analysis. </w:t>
      </w:r>
      <w:r w:rsidR="00132DE0">
        <w:rPr>
          <w:rFonts w:eastAsia="Times New Roman" w:cs="Times New Roman"/>
          <w:color w:val="000000"/>
        </w:rPr>
        <w:t xml:space="preserve">After blood collection, animals were euthanized by </w:t>
      </w:r>
      <w:proofErr w:type="spellStart"/>
      <w:r w:rsidR="00132DE0">
        <w:rPr>
          <w:rFonts w:eastAsia="Times New Roman" w:cs="Times New Roman"/>
          <w:color w:val="000000"/>
        </w:rPr>
        <w:t>isofluorane</w:t>
      </w:r>
      <w:proofErr w:type="spellEnd"/>
      <w:r w:rsidR="00132DE0">
        <w:rPr>
          <w:rFonts w:eastAsia="Times New Roman" w:cs="Times New Roman"/>
          <w:color w:val="000000"/>
        </w:rPr>
        <w:t xml:space="preserve"> overdose and cervical dislocation. A</w:t>
      </w:r>
      <w:r w:rsidR="005C5DA8">
        <w:rPr>
          <w:rFonts w:eastAsia="Times New Roman" w:cs="Times New Roman"/>
          <w:color w:val="000000"/>
        </w:rPr>
        <w:t xml:space="preserve">nimal body weight was </w:t>
      </w:r>
      <w:r w:rsidR="00132DE0">
        <w:rPr>
          <w:rFonts w:eastAsia="Times New Roman" w:cs="Times New Roman"/>
          <w:color w:val="000000"/>
        </w:rPr>
        <w:t>taken immediately after euthanasia on an electronic scale to the nearest 0.1 gram. Liver, inguinal white adipose tissue (</w:t>
      </w:r>
      <w:proofErr w:type="spellStart"/>
      <w:r w:rsidR="00132DE0">
        <w:rPr>
          <w:rFonts w:eastAsia="Times New Roman" w:cs="Times New Roman"/>
          <w:color w:val="000000"/>
        </w:rPr>
        <w:t>iWAT</w:t>
      </w:r>
      <w:proofErr w:type="spellEnd"/>
      <w:r w:rsidR="00132DE0">
        <w:rPr>
          <w:rFonts w:eastAsia="Times New Roman" w:cs="Times New Roman"/>
          <w:color w:val="000000"/>
        </w:rPr>
        <w:t>), gonadal white adipose tissue (</w:t>
      </w:r>
      <w:proofErr w:type="spellStart"/>
      <w:r w:rsidR="00132DE0">
        <w:rPr>
          <w:rFonts w:eastAsia="Times New Roman" w:cs="Times New Roman"/>
          <w:color w:val="000000"/>
        </w:rPr>
        <w:t>gWAT</w:t>
      </w:r>
      <w:proofErr w:type="spellEnd"/>
      <w:r w:rsidR="00132DE0">
        <w:rPr>
          <w:rFonts w:eastAsia="Times New Roman" w:cs="Times New Roman"/>
          <w:color w:val="000000"/>
        </w:rPr>
        <w:t>), and quadriceps</w:t>
      </w:r>
      <w:r w:rsidR="00B306EF">
        <w:rPr>
          <w:rFonts w:eastAsia="Times New Roman" w:cs="Times New Roman"/>
          <w:color w:val="000000"/>
        </w:rPr>
        <w:t xml:space="preserve"> femoris muscle were dissected from the right side of each mouse and snap frozen in liquid nitrogen. </w:t>
      </w:r>
    </w:p>
    <w:p w14:paraId="488B24A4" w14:textId="1D0990C8" w:rsidR="00B139E0" w:rsidRDefault="00B139E0" w:rsidP="009910C5">
      <w:pPr>
        <w:rPr>
          <w:rFonts w:eastAsia="Times New Roman" w:cs="Times New Roman"/>
          <w:color w:val="000000"/>
        </w:rPr>
      </w:pPr>
    </w:p>
    <w:p w14:paraId="1303FD09" w14:textId="077D4139" w:rsidR="00B139E0" w:rsidRDefault="00B139E0" w:rsidP="00B139E0">
      <w:pPr>
        <w:pStyle w:val="Heading3"/>
        <w:rPr>
          <w:rFonts w:eastAsia="Times New Roman"/>
        </w:rPr>
      </w:pPr>
      <w:r>
        <w:rPr>
          <w:rFonts w:eastAsia="Times New Roman"/>
        </w:rPr>
        <w:t>Liver Triglyceride Content:</w:t>
      </w:r>
    </w:p>
    <w:p w14:paraId="6B3BE2D3" w14:textId="4EA2BDD6" w:rsidR="00B139E0" w:rsidRDefault="00B139E0" w:rsidP="00B139E0">
      <w:r>
        <w:t>Whatever assay we use- look at online protocol</w:t>
      </w:r>
    </w:p>
    <w:p w14:paraId="3B734668" w14:textId="77777777" w:rsidR="00E344BA" w:rsidRDefault="00E344BA" w:rsidP="00B139E0">
      <w:pPr>
        <w:pStyle w:val="Heading3"/>
      </w:pPr>
    </w:p>
    <w:p w14:paraId="1BC488A0" w14:textId="0D456D00" w:rsidR="00B139E0" w:rsidRDefault="00B139E0" w:rsidP="00B139E0">
      <w:pPr>
        <w:pStyle w:val="Heading3"/>
      </w:pPr>
      <w:r>
        <w:t>Liver Histology:</w:t>
      </w:r>
    </w:p>
    <w:p w14:paraId="5DE3D1FD" w14:textId="77777777" w:rsidR="00B139E0" w:rsidRDefault="00B139E0" w:rsidP="00B139E0">
      <w:pPr>
        <w:rPr>
          <w:rFonts w:eastAsia="Times New Roman" w:cs="Times New Roman"/>
          <w:color w:val="000000"/>
        </w:rPr>
      </w:pPr>
      <w:r>
        <w:rPr>
          <w:rFonts w:eastAsia="Times New Roman" w:cs="Times New Roman"/>
          <w:color w:val="000000"/>
        </w:rPr>
        <w:t>A portion of the liver was designated for histology by placement in a cassette and fixed in 10% formalin for 24 hours. After fixation, samples were switched to 70% ethanol.</w:t>
      </w:r>
    </w:p>
    <w:p w14:paraId="2F4CD9A7" w14:textId="77777777" w:rsidR="005420CA" w:rsidRDefault="005420CA" w:rsidP="005930A3">
      <w:pPr>
        <w:pStyle w:val="Heading3"/>
        <w:rPr>
          <w:rFonts w:eastAsia="Times New Roman"/>
        </w:rPr>
      </w:pPr>
    </w:p>
    <w:p w14:paraId="544D7D35" w14:textId="4AE0DB60" w:rsidR="003918F9" w:rsidRDefault="003918F9" w:rsidP="005930A3">
      <w:pPr>
        <w:pStyle w:val="Heading3"/>
        <w:rPr>
          <w:rFonts w:eastAsia="Times New Roman"/>
        </w:rPr>
      </w:pPr>
      <w:r>
        <w:rPr>
          <w:rFonts w:eastAsia="Times New Roman"/>
        </w:rPr>
        <w:t>Statistical Analyses:</w:t>
      </w:r>
    </w:p>
    <w:p w14:paraId="339AFC15" w14:textId="6EE8B26B" w:rsidR="009910C5" w:rsidRDefault="0033783D" w:rsidP="003918F9">
      <w:pPr>
        <w:rPr>
          <w:rFonts w:eastAsia="Times New Roman" w:cs="Times New Roman"/>
          <w:color w:val="000000"/>
        </w:rPr>
      </w:pPr>
      <w:r>
        <w:rPr>
          <w:rFonts w:eastAsia="Times New Roman" w:cs="Times New Roman"/>
          <w:color w:val="000000"/>
        </w:rPr>
        <w:t>All statistical analyses were completed in R</w:t>
      </w:r>
      <w:r w:rsidR="004F5C04">
        <w:rPr>
          <w:rFonts w:eastAsia="Times New Roman" w:cs="Times New Roman"/>
          <w:color w:val="000000"/>
        </w:rPr>
        <w:t>.</w:t>
      </w:r>
      <w:r>
        <w:rPr>
          <w:rFonts w:eastAsia="Times New Roman" w:cs="Times New Roman"/>
          <w:color w:val="000000"/>
        </w:rPr>
        <w:t xml:space="preserve"> </w:t>
      </w:r>
      <w:r w:rsidR="003918F9">
        <w:rPr>
          <w:rFonts w:eastAsia="Times New Roman" w:cs="Times New Roman"/>
          <w:color w:val="000000"/>
        </w:rPr>
        <w:t>Repeated measures, such as body weight, body composition, food intake, and insulin tolerance testing utilized</w:t>
      </w:r>
      <w:r w:rsidR="00AB4F28">
        <w:rPr>
          <w:rFonts w:eastAsia="Times New Roman" w:cs="Times New Roman"/>
          <w:color w:val="000000"/>
        </w:rPr>
        <w:t xml:space="preserve"> mixed linear modeling </w:t>
      </w:r>
      <w:r w:rsidR="00F842A0">
        <w:rPr>
          <w:rFonts w:eastAsia="Times New Roman" w:cs="Times New Roman"/>
          <w:color w:val="000000"/>
        </w:rPr>
        <w:t>(</w:t>
      </w:r>
      <w:r>
        <w:rPr>
          <w:rFonts w:eastAsia="Times New Roman" w:cs="Times New Roman"/>
          <w:color w:val="000000"/>
        </w:rPr>
        <w:t xml:space="preserve">LME4 package) </w:t>
      </w:r>
      <w:r w:rsidR="00AB4F28">
        <w:rPr>
          <w:rFonts w:eastAsia="Times New Roman" w:cs="Times New Roman"/>
          <w:color w:val="000000"/>
        </w:rPr>
        <w:t xml:space="preserve">with each </w:t>
      </w:r>
      <w:r w:rsidR="004F5C04">
        <w:rPr>
          <w:rFonts w:eastAsia="Times New Roman" w:cs="Times New Roman"/>
          <w:color w:val="000000"/>
        </w:rPr>
        <w:t xml:space="preserve">maternal feeding group </w:t>
      </w:r>
      <w:r w:rsidR="006F70E7">
        <w:rPr>
          <w:rFonts w:eastAsia="Times New Roman" w:cs="Times New Roman"/>
          <w:color w:val="000000"/>
        </w:rPr>
        <w:t>assessed</w:t>
      </w:r>
      <w:r w:rsidR="00AB4F28">
        <w:rPr>
          <w:rFonts w:eastAsia="Times New Roman" w:cs="Times New Roman"/>
          <w:color w:val="000000"/>
        </w:rPr>
        <w:t xml:space="preserve"> as</w:t>
      </w:r>
      <w:r w:rsidR="006F70E7">
        <w:rPr>
          <w:rFonts w:eastAsia="Times New Roman" w:cs="Times New Roman"/>
          <w:color w:val="000000"/>
        </w:rPr>
        <w:t xml:space="preserve"> a</w:t>
      </w:r>
      <w:r w:rsidR="00AB4F28">
        <w:rPr>
          <w:rFonts w:eastAsia="Times New Roman" w:cs="Times New Roman"/>
          <w:color w:val="000000"/>
        </w:rPr>
        <w:t xml:space="preserve"> random e</w:t>
      </w:r>
      <w:r>
        <w:rPr>
          <w:rFonts w:eastAsia="Times New Roman" w:cs="Times New Roman"/>
          <w:color w:val="000000"/>
        </w:rPr>
        <w:t>ffect. All models were tested for sex-interaction. Models were built bottom up and were tested in pairs using ANOVA</w:t>
      </w:r>
      <w:r w:rsidR="00F842A0">
        <w:rPr>
          <w:rFonts w:eastAsia="Times New Roman" w:cs="Times New Roman"/>
          <w:color w:val="000000"/>
        </w:rPr>
        <w:t xml:space="preserve">. Models where ANOVA p value was &lt;0.05 were considered statistically significant. </w:t>
      </w:r>
    </w:p>
    <w:p w14:paraId="400C3FBD" w14:textId="77777777" w:rsidR="009910C5" w:rsidRDefault="009910C5" w:rsidP="003918F9">
      <w:pPr>
        <w:rPr>
          <w:rFonts w:eastAsia="Times New Roman" w:cs="Times New Roman"/>
          <w:i/>
          <w:color w:val="000000"/>
          <w:u w:val="single"/>
        </w:rPr>
      </w:pPr>
    </w:p>
    <w:p w14:paraId="782277A9" w14:textId="77777777" w:rsidR="00542FE1" w:rsidRDefault="00542FE1" w:rsidP="00542FE1">
      <w:pPr>
        <w:pStyle w:val="Bibliography"/>
        <w:rPr>
          <w:rFonts w:eastAsia="Times New Roman"/>
          <w:color w:val="000000"/>
        </w:rPr>
      </w:pPr>
      <w:r>
        <w:rPr>
          <w:rFonts w:eastAsia="Times New Roman"/>
          <w:color w:val="000000"/>
        </w:rPr>
        <w:br w:type="page"/>
      </w:r>
    </w:p>
    <w:p w14:paraId="3171FDDB" w14:textId="1885B2C9" w:rsidR="00415B08" w:rsidRDefault="00415B08" w:rsidP="003918F9">
      <w:pPr>
        <w:rPr>
          <w:rFonts w:eastAsia="Times New Roman" w:cs="Times New Roman"/>
          <w:color w:val="000000"/>
        </w:rPr>
      </w:pPr>
      <w:r>
        <w:rPr>
          <w:rFonts w:eastAsia="Times New Roman"/>
          <w:color w:val="000000"/>
        </w:rPr>
        <w:lastRenderedPageBreak/>
        <w:fldChar w:fldCharType="begin"/>
      </w:r>
      <w:r w:rsidR="00305868">
        <w:rPr>
          <w:rFonts w:eastAsia="Times New Roman"/>
          <w:color w:val="000000"/>
        </w:rPr>
        <w:instrText xml:space="preserve"> ADDIN ZOTERO_BIBL {"uncited":[],"omitted":[],"custom":[]} CSL_BIBLIOGRAPHY </w:instrText>
      </w:r>
      <w:r>
        <w:rPr>
          <w:rFonts w:eastAsia="Times New Roman"/>
          <w:color w:val="000000"/>
        </w:rPr>
        <w:fldChar w:fldCharType="separate"/>
      </w:r>
      <w:r w:rsidR="00430B27">
        <w:rPr>
          <w:rFonts w:cs="Times New Roman"/>
          <w:color w:val="000000"/>
        </w:rPr>
        <w:t>Automatic citation updates are disabled. To see the bibliography, click Refresh in the Zotero tab.</w:t>
      </w:r>
      <w:r>
        <w:rPr>
          <w:rFonts w:eastAsia="Times New Roman" w:cs="Times New Roman"/>
          <w:color w:val="000000"/>
        </w:rPr>
        <w:fldChar w:fldCharType="end"/>
      </w:r>
    </w:p>
    <w:p w14:paraId="58172DB3" w14:textId="77777777" w:rsidR="00711AED" w:rsidRDefault="00711AED">
      <w:pPr>
        <w:rPr>
          <w:rFonts w:eastAsia="Times New Roman" w:cs="Times New Roman"/>
          <w:color w:val="000000"/>
        </w:rPr>
      </w:pPr>
      <w:r>
        <w:rPr>
          <w:rFonts w:eastAsia="Times New Roman" w:cs="Times New Roman"/>
          <w:color w:val="000000"/>
        </w:rPr>
        <w:br w:type="page"/>
      </w:r>
    </w:p>
    <w:p w14:paraId="10E2551D" w14:textId="55E7E3B8" w:rsidR="00711AED" w:rsidRDefault="00711AED" w:rsidP="003918F9">
      <w:pPr>
        <w:rPr>
          <w:rFonts w:eastAsia="Times New Roman" w:cs="Times New Roman"/>
          <w:color w:val="000000"/>
        </w:rPr>
      </w:pPr>
    </w:p>
    <w:p w14:paraId="15FAA2FE" w14:textId="77777777" w:rsidR="00711AED" w:rsidRPr="003918F9" w:rsidRDefault="00711AED" w:rsidP="003918F9">
      <w:pPr>
        <w:rPr>
          <w:rFonts w:eastAsia="Times New Roman" w:cs="Times New Roman"/>
          <w:color w:val="000000"/>
        </w:rPr>
      </w:pPr>
    </w:p>
    <w:p w14:paraId="7DEF26B4" w14:textId="77777777" w:rsidR="003918F9" w:rsidRPr="003918F9" w:rsidRDefault="003918F9"/>
    <w:sectPr w:rsidR="003918F9" w:rsidRPr="003918F9"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olly Carter" w:date="2019-12-15T20:22:00Z" w:initials="MC">
    <w:p w14:paraId="4CB4E0BF" w14:textId="3C02DF91" w:rsidR="00E1397B" w:rsidRDefault="00E1397B">
      <w:pPr>
        <w:pStyle w:val="CommentText"/>
      </w:pPr>
      <w:r>
        <w:rPr>
          <w:rStyle w:val="CommentReference"/>
        </w:rPr>
        <w:annotationRef/>
      </w:r>
      <w:r>
        <w:t>Just need to consult the table I made.</w:t>
      </w:r>
      <w:r w:rsidR="003D6ACC">
        <w:br/>
      </w:r>
      <w:r w:rsidR="003D6ACC">
        <w:br/>
        <w:t>Need to double check the ones I read and didn’t input yet.</w:t>
      </w:r>
    </w:p>
  </w:comment>
  <w:comment w:id="1" w:author="Molly Carter" w:date="2019-12-15T20:34:00Z" w:initials="MC">
    <w:p w14:paraId="38882E88" w14:textId="7EC13629" w:rsidR="00073D96" w:rsidRDefault="00073D96">
      <w:pPr>
        <w:pStyle w:val="CommentText"/>
      </w:pPr>
      <w:r>
        <w:rPr>
          <w:rStyle w:val="CommentReference"/>
        </w:rPr>
        <w:annotationRef/>
      </w:r>
      <w:r>
        <w:t>I separated it out to be sure I wasn’t missing anything while writing, but could take out the subcategories in order to make the specific aim more cogent.</w:t>
      </w:r>
    </w:p>
  </w:comment>
  <w:comment w:id="2" w:author="Molly Carter" w:date="2019-12-06T13:19:00Z" w:initials="MC">
    <w:p w14:paraId="545277AE" w14:textId="77777777" w:rsidR="002E47C1" w:rsidRDefault="002E47C1" w:rsidP="002E47C1">
      <w:r>
        <w:rPr>
          <w:rStyle w:val="CommentReference"/>
        </w:rPr>
        <w:annotationRef/>
      </w:r>
      <w:hyperlink r:id="rId1" w:history="1">
        <w:r>
          <w:rPr>
            <w:rStyle w:val="Hyperlink"/>
          </w:rPr>
          <w:t>https://www.jax.org/research-and-faculty/research-labs/the-harrison-lab/gerontology/life-span-as-a-biomarker</w:t>
        </w:r>
      </w:hyperlink>
    </w:p>
    <w:p w14:paraId="0A6A0F7E" w14:textId="21E10D0C" w:rsidR="002E47C1" w:rsidRDefault="002E47C1">
      <w:pPr>
        <w:pStyle w:val="CommentText"/>
      </w:pPr>
    </w:p>
  </w:comment>
  <w:comment w:id="3" w:author="Molly Carter" w:date="2019-12-15T20:47:00Z" w:initials="MC">
    <w:p w14:paraId="1E36DA09" w14:textId="28CFCC9C" w:rsidR="005067B1" w:rsidRDefault="005067B1">
      <w:pPr>
        <w:pStyle w:val="CommentText"/>
      </w:pPr>
      <w:r>
        <w:rPr>
          <w:rStyle w:val="CommentReference"/>
        </w:rPr>
        <w:annotationRef/>
      </w:r>
      <w:r>
        <w:t xml:space="preserve">Is </w:t>
      </w:r>
      <w:proofErr w:type="gramStart"/>
      <w:r>
        <w:t>it</w:t>
      </w:r>
      <w:proofErr w:type="gramEnd"/>
      <w:r>
        <w:t xml:space="preserve"> bad form to have changed the hypothesis I originally had?</w:t>
      </w:r>
    </w:p>
  </w:comment>
  <w:comment w:id="5" w:author="Molly Carter" w:date="2019-12-15T20:56:00Z" w:initials="MC">
    <w:p w14:paraId="78BDC61A" w14:textId="278F5712" w:rsidR="00A35555" w:rsidRDefault="00A35555">
      <w:pPr>
        <w:pStyle w:val="CommentText"/>
      </w:pPr>
      <w:r>
        <w:rPr>
          <w:rStyle w:val="CommentReference"/>
        </w:rPr>
        <w:annotationRef/>
      </w:r>
      <w:r>
        <w:t>Just started thinking about this last week. I can remove it if it seems inconsistent.</w:t>
      </w:r>
    </w:p>
  </w:comment>
  <w:comment w:id="6" w:author="Molly Carter" w:date="2019-12-15T13:48:00Z" w:initials="MC">
    <w:p w14:paraId="08FFBFCA" w14:textId="0BCEA40B" w:rsidR="001F7AEC" w:rsidRDefault="001F7AEC">
      <w:pPr>
        <w:pStyle w:val="CommentText"/>
      </w:pPr>
      <w:r>
        <w:rPr>
          <w:rStyle w:val="CommentReference"/>
        </w:rPr>
        <w:annotationRef/>
      </w:r>
      <w:r>
        <w:t>Insert those graphics here</w:t>
      </w:r>
    </w:p>
  </w:comment>
  <w:comment w:id="7" w:author="Molly Carter" w:date="2019-12-02T19:42:00Z" w:initials="MC">
    <w:p w14:paraId="00FF2FC5" w14:textId="1B0E0901" w:rsidR="00A80DD0" w:rsidRDefault="00A80DD0">
      <w:pPr>
        <w:pStyle w:val="CommentText"/>
      </w:pPr>
      <w:r>
        <w:rPr>
          <w:rStyle w:val="CommentReference"/>
        </w:rPr>
        <w:annotationRef/>
      </w:r>
      <w:r>
        <w:t>More of a comment to you about what method you thin</w:t>
      </w:r>
      <w:r w:rsidR="00DA5ED8">
        <w:t>k</w:t>
      </w:r>
      <w:r>
        <w:t xml:space="preserve"> I should state to use here than an additional method. I think 2 would be overkil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B4E0BF" w15:done="0"/>
  <w15:commentEx w15:paraId="38882E88" w15:done="0"/>
  <w15:commentEx w15:paraId="0A6A0F7E" w15:done="0"/>
  <w15:commentEx w15:paraId="1E36DA09" w15:done="0"/>
  <w15:commentEx w15:paraId="78BDC61A" w15:done="0"/>
  <w15:commentEx w15:paraId="08FFBFCA" w15:done="0"/>
  <w15:commentEx w15:paraId="00FF2FC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B4E0BF" w16cid:durableId="21A11471"/>
  <w16cid:commentId w16cid:paraId="38882E88" w16cid:durableId="21A11767"/>
  <w16cid:commentId w16cid:paraId="0A6A0F7E" w16cid:durableId="2194D3ED"/>
  <w16cid:commentId w16cid:paraId="1E36DA09" w16cid:durableId="21A11A4F"/>
  <w16cid:commentId w16cid:paraId="78BDC61A" w16cid:durableId="21A11C7A"/>
  <w16cid:commentId w16cid:paraId="08FFBFCA" w16cid:durableId="21A0B84B"/>
  <w16cid:commentId w16cid:paraId="00FF2FC5" w16cid:durableId="218FE79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511C6"/>
    <w:multiLevelType w:val="hybridMultilevel"/>
    <w:tmpl w:val="2C94B1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D92F7F"/>
    <w:multiLevelType w:val="hybridMultilevel"/>
    <w:tmpl w:val="BA607F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C43AF"/>
    <w:multiLevelType w:val="hybridMultilevel"/>
    <w:tmpl w:val="BDA4C6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50C69AC"/>
    <w:multiLevelType w:val="hybridMultilevel"/>
    <w:tmpl w:val="092E6B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321909"/>
    <w:multiLevelType w:val="hybridMultilevel"/>
    <w:tmpl w:val="985CB1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321CB6"/>
    <w:multiLevelType w:val="hybridMultilevel"/>
    <w:tmpl w:val="43D47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AFA7CC3"/>
    <w:multiLevelType w:val="hybridMultilevel"/>
    <w:tmpl w:val="4788A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D543415"/>
    <w:multiLevelType w:val="hybridMultilevel"/>
    <w:tmpl w:val="9A8A0E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DB146FB"/>
    <w:multiLevelType w:val="hybridMultilevel"/>
    <w:tmpl w:val="BC12A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F2E5E9F"/>
    <w:multiLevelType w:val="hybridMultilevel"/>
    <w:tmpl w:val="7F9015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F4C6828"/>
    <w:multiLevelType w:val="multilevel"/>
    <w:tmpl w:val="1322676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3"/>
  </w:num>
  <w:num w:numId="3">
    <w:abstractNumId w:val="9"/>
  </w:num>
  <w:num w:numId="4">
    <w:abstractNumId w:val="4"/>
  </w:num>
  <w:num w:numId="5">
    <w:abstractNumId w:val="2"/>
  </w:num>
  <w:num w:numId="6">
    <w:abstractNumId w:val="8"/>
  </w:num>
  <w:num w:numId="7">
    <w:abstractNumId w:val="5"/>
  </w:num>
  <w:num w:numId="8">
    <w:abstractNumId w:val="0"/>
  </w:num>
  <w:num w:numId="9">
    <w:abstractNumId w:val="6"/>
  </w:num>
  <w:num w:numId="10">
    <w:abstractNumId w:val="10"/>
  </w:num>
  <w:num w:numId="1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4818"/>
    <w:rsid w:val="00001D24"/>
    <w:rsid w:val="00001D90"/>
    <w:rsid w:val="00026DD1"/>
    <w:rsid w:val="00027561"/>
    <w:rsid w:val="000679C9"/>
    <w:rsid w:val="00073D96"/>
    <w:rsid w:val="00077860"/>
    <w:rsid w:val="00077B30"/>
    <w:rsid w:val="000A4806"/>
    <w:rsid w:val="000C7BBE"/>
    <w:rsid w:val="0013118E"/>
    <w:rsid w:val="00132DE0"/>
    <w:rsid w:val="00145C8A"/>
    <w:rsid w:val="00181F2B"/>
    <w:rsid w:val="00186B53"/>
    <w:rsid w:val="0019121C"/>
    <w:rsid w:val="00196540"/>
    <w:rsid w:val="001A2B13"/>
    <w:rsid w:val="001F62D6"/>
    <w:rsid w:val="001F7AEC"/>
    <w:rsid w:val="002202F4"/>
    <w:rsid w:val="00221EDD"/>
    <w:rsid w:val="00224A2E"/>
    <w:rsid w:val="00260355"/>
    <w:rsid w:val="00261C91"/>
    <w:rsid w:val="002853CD"/>
    <w:rsid w:val="00287DAE"/>
    <w:rsid w:val="002C4818"/>
    <w:rsid w:val="002D1B09"/>
    <w:rsid w:val="002E47C1"/>
    <w:rsid w:val="002F17B4"/>
    <w:rsid w:val="00301F1B"/>
    <w:rsid w:val="00305868"/>
    <w:rsid w:val="00321D8B"/>
    <w:rsid w:val="00330243"/>
    <w:rsid w:val="0033783D"/>
    <w:rsid w:val="00341A89"/>
    <w:rsid w:val="003523D5"/>
    <w:rsid w:val="003814BD"/>
    <w:rsid w:val="00386A76"/>
    <w:rsid w:val="003918F9"/>
    <w:rsid w:val="003B01B3"/>
    <w:rsid w:val="003B47B1"/>
    <w:rsid w:val="003C4CBF"/>
    <w:rsid w:val="003C700A"/>
    <w:rsid w:val="003D11DB"/>
    <w:rsid w:val="003D6ACC"/>
    <w:rsid w:val="003E73ED"/>
    <w:rsid w:val="00400450"/>
    <w:rsid w:val="00415B08"/>
    <w:rsid w:val="004232B1"/>
    <w:rsid w:val="004237C6"/>
    <w:rsid w:val="00430B27"/>
    <w:rsid w:val="0043102B"/>
    <w:rsid w:val="00441BCA"/>
    <w:rsid w:val="0045654F"/>
    <w:rsid w:val="00463B19"/>
    <w:rsid w:val="004777D5"/>
    <w:rsid w:val="00486BAB"/>
    <w:rsid w:val="004A65B6"/>
    <w:rsid w:val="004B7A2A"/>
    <w:rsid w:val="004C3F27"/>
    <w:rsid w:val="004D011F"/>
    <w:rsid w:val="004F5C04"/>
    <w:rsid w:val="00502490"/>
    <w:rsid w:val="005067B1"/>
    <w:rsid w:val="0051463C"/>
    <w:rsid w:val="00523978"/>
    <w:rsid w:val="005420CA"/>
    <w:rsid w:val="00542FE1"/>
    <w:rsid w:val="00545835"/>
    <w:rsid w:val="005518F8"/>
    <w:rsid w:val="00564B01"/>
    <w:rsid w:val="00573BBB"/>
    <w:rsid w:val="00581847"/>
    <w:rsid w:val="00587EB0"/>
    <w:rsid w:val="005930A3"/>
    <w:rsid w:val="005A69FF"/>
    <w:rsid w:val="005C5DA8"/>
    <w:rsid w:val="005E1554"/>
    <w:rsid w:val="005F1B4B"/>
    <w:rsid w:val="00601C31"/>
    <w:rsid w:val="00601EC5"/>
    <w:rsid w:val="00615E6D"/>
    <w:rsid w:val="00647492"/>
    <w:rsid w:val="006570AA"/>
    <w:rsid w:val="00665DCD"/>
    <w:rsid w:val="006C5510"/>
    <w:rsid w:val="006E40D9"/>
    <w:rsid w:val="006E70BE"/>
    <w:rsid w:val="006F3EA6"/>
    <w:rsid w:val="006F70E7"/>
    <w:rsid w:val="00705EC7"/>
    <w:rsid w:val="00707EA1"/>
    <w:rsid w:val="00711AED"/>
    <w:rsid w:val="007229A3"/>
    <w:rsid w:val="00723AC1"/>
    <w:rsid w:val="00751606"/>
    <w:rsid w:val="00751BC4"/>
    <w:rsid w:val="00753F6C"/>
    <w:rsid w:val="00790193"/>
    <w:rsid w:val="007932C9"/>
    <w:rsid w:val="00794509"/>
    <w:rsid w:val="007B660C"/>
    <w:rsid w:val="007C26A4"/>
    <w:rsid w:val="007D2451"/>
    <w:rsid w:val="007D5E3A"/>
    <w:rsid w:val="00813D61"/>
    <w:rsid w:val="008209E3"/>
    <w:rsid w:val="008616B5"/>
    <w:rsid w:val="00874676"/>
    <w:rsid w:val="008A4E68"/>
    <w:rsid w:val="008B6EEF"/>
    <w:rsid w:val="00900497"/>
    <w:rsid w:val="00910F2E"/>
    <w:rsid w:val="00913636"/>
    <w:rsid w:val="00916B43"/>
    <w:rsid w:val="00922F96"/>
    <w:rsid w:val="00942580"/>
    <w:rsid w:val="009910C5"/>
    <w:rsid w:val="009A4517"/>
    <w:rsid w:val="009A787B"/>
    <w:rsid w:val="009C306A"/>
    <w:rsid w:val="009C6C97"/>
    <w:rsid w:val="009D6ECF"/>
    <w:rsid w:val="009D764F"/>
    <w:rsid w:val="00A06AB7"/>
    <w:rsid w:val="00A11AE2"/>
    <w:rsid w:val="00A13B75"/>
    <w:rsid w:val="00A35555"/>
    <w:rsid w:val="00A407AF"/>
    <w:rsid w:val="00A46169"/>
    <w:rsid w:val="00A646CD"/>
    <w:rsid w:val="00A77F59"/>
    <w:rsid w:val="00A80DD0"/>
    <w:rsid w:val="00AA1F62"/>
    <w:rsid w:val="00AB2E52"/>
    <w:rsid w:val="00AB4F28"/>
    <w:rsid w:val="00AE264B"/>
    <w:rsid w:val="00B01287"/>
    <w:rsid w:val="00B07089"/>
    <w:rsid w:val="00B13741"/>
    <w:rsid w:val="00B139E0"/>
    <w:rsid w:val="00B14DCB"/>
    <w:rsid w:val="00B30060"/>
    <w:rsid w:val="00B306EF"/>
    <w:rsid w:val="00B312A7"/>
    <w:rsid w:val="00B408CF"/>
    <w:rsid w:val="00B423BC"/>
    <w:rsid w:val="00B44C7A"/>
    <w:rsid w:val="00B5594A"/>
    <w:rsid w:val="00B56F6C"/>
    <w:rsid w:val="00B66481"/>
    <w:rsid w:val="00B810F0"/>
    <w:rsid w:val="00BB2D10"/>
    <w:rsid w:val="00BC6616"/>
    <w:rsid w:val="00BD6B1C"/>
    <w:rsid w:val="00C052CB"/>
    <w:rsid w:val="00C32BCE"/>
    <w:rsid w:val="00C53F30"/>
    <w:rsid w:val="00C77546"/>
    <w:rsid w:val="00CB4E9D"/>
    <w:rsid w:val="00CD0FFC"/>
    <w:rsid w:val="00CD3BCA"/>
    <w:rsid w:val="00CD58DA"/>
    <w:rsid w:val="00D07583"/>
    <w:rsid w:val="00D12BD4"/>
    <w:rsid w:val="00D15B9D"/>
    <w:rsid w:val="00D32A09"/>
    <w:rsid w:val="00D426A7"/>
    <w:rsid w:val="00D60130"/>
    <w:rsid w:val="00DA16B5"/>
    <w:rsid w:val="00DA5ED8"/>
    <w:rsid w:val="00DB40E3"/>
    <w:rsid w:val="00DC3F7D"/>
    <w:rsid w:val="00E0342F"/>
    <w:rsid w:val="00E1397B"/>
    <w:rsid w:val="00E1761B"/>
    <w:rsid w:val="00E344BA"/>
    <w:rsid w:val="00E41F2F"/>
    <w:rsid w:val="00E66656"/>
    <w:rsid w:val="00E75BE9"/>
    <w:rsid w:val="00EA74FA"/>
    <w:rsid w:val="00EA7563"/>
    <w:rsid w:val="00EB516A"/>
    <w:rsid w:val="00EC7771"/>
    <w:rsid w:val="00EE44EA"/>
    <w:rsid w:val="00EE65DD"/>
    <w:rsid w:val="00EF76EF"/>
    <w:rsid w:val="00F02A30"/>
    <w:rsid w:val="00F27793"/>
    <w:rsid w:val="00F842A0"/>
    <w:rsid w:val="00F94EB9"/>
    <w:rsid w:val="00FA0FA7"/>
    <w:rsid w:val="00FA77EE"/>
    <w:rsid w:val="00FD633F"/>
    <w:rsid w:val="00FE17F6"/>
    <w:rsid w:val="00FF3DEB"/>
    <w:rsid w:val="00FF6E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D01CA0"/>
  <w15:chartTrackingRefBased/>
  <w15:docId w15:val="{80542694-A082-F747-8F23-F7EBBD56CF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61C91"/>
    <w:rPr>
      <w:rFonts w:ascii="Times New Roman" w:hAnsi="Times New Roman"/>
    </w:rPr>
  </w:style>
  <w:style w:type="paragraph" w:styleId="Heading1">
    <w:name w:val="heading 1"/>
    <w:basedOn w:val="Normal"/>
    <w:next w:val="Normal"/>
    <w:link w:val="Heading1Char"/>
    <w:uiPriority w:val="9"/>
    <w:qFormat/>
    <w:rsid w:val="00261C91"/>
    <w:pPr>
      <w:keepNext/>
      <w:keepLines/>
      <w:spacing w:before="24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261C91"/>
    <w:pPr>
      <w:keepNext/>
      <w:keepLines/>
      <w:spacing w:before="4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5930A3"/>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3C4CBF"/>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11AED"/>
    <w:pPr>
      <w:ind w:left="720"/>
      <w:contextualSpacing/>
    </w:pPr>
  </w:style>
  <w:style w:type="character" w:customStyle="1" w:styleId="Heading2Char">
    <w:name w:val="Heading 2 Char"/>
    <w:basedOn w:val="DefaultParagraphFont"/>
    <w:link w:val="Heading2"/>
    <w:uiPriority w:val="9"/>
    <w:rsid w:val="00261C91"/>
    <w:rPr>
      <w:rFonts w:ascii="Times New Roman" w:eastAsiaTheme="majorEastAsia" w:hAnsi="Times New Roman" w:cstheme="majorBidi"/>
      <w:b/>
      <w:color w:val="000000" w:themeColor="text1"/>
      <w:szCs w:val="26"/>
    </w:rPr>
  </w:style>
  <w:style w:type="character" w:customStyle="1" w:styleId="Heading3Char">
    <w:name w:val="Heading 3 Char"/>
    <w:basedOn w:val="DefaultParagraphFont"/>
    <w:link w:val="Heading3"/>
    <w:uiPriority w:val="9"/>
    <w:rsid w:val="005930A3"/>
    <w:rPr>
      <w:rFonts w:asciiTheme="majorHAnsi" w:eastAsiaTheme="majorEastAsia" w:hAnsiTheme="majorHAnsi" w:cstheme="majorBidi"/>
      <w:color w:val="1F3763" w:themeColor="accent1" w:themeShade="7F"/>
    </w:rPr>
  </w:style>
  <w:style w:type="character" w:customStyle="1" w:styleId="Heading1Char">
    <w:name w:val="Heading 1 Char"/>
    <w:basedOn w:val="DefaultParagraphFont"/>
    <w:link w:val="Heading1"/>
    <w:uiPriority w:val="9"/>
    <w:rsid w:val="00261C91"/>
    <w:rPr>
      <w:rFonts w:ascii="Times New Roman" w:eastAsiaTheme="majorEastAsia" w:hAnsi="Times New Roman" w:cstheme="majorBidi"/>
      <w:color w:val="000000" w:themeColor="text1"/>
      <w:sz w:val="28"/>
      <w:szCs w:val="32"/>
    </w:rPr>
  </w:style>
  <w:style w:type="paragraph" w:styleId="TOCHeading">
    <w:name w:val="TOC Heading"/>
    <w:basedOn w:val="Heading1"/>
    <w:next w:val="Normal"/>
    <w:uiPriority w:val="39"/>
    <w:unhideWhenUsed/>
    <w:qFormat/>
    <w:rsid w:val="005930A3"/>
    <w:pPr>
      <w:spacing w:before="480" w:line="276" w:lineRule="auto"/>
      <w:outlineLvl w:val="9"/>
    </w:pPr>
    <w:rPr>
      <w:b/>
      <w:bCs/>
      <w:szCs w:val="28"/>
    </w:rPr>
  </w:style>
  <w:style w:type="paragraph" w:styleId="TOC1">
    <w:name w:val="toc 1"/>
    <w:basedOn w:val="Normal"/>
    <w:next w:val="Normal"/>
    <w:autoRedefine/>
    <w:uiPriority w:val="39"/>
    <w:unhideWhenUsed/>
    <w:rsid w:val="005930A3"/>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5930A3"/>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5930A3"/>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5930A3"/>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5930A3"/>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5930A3"/>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5930A3"/>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5930A3"/>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5930A3"/>
    <w:pPr>
      <w:ind w:left="1920"/>
    </w:pPr>
    <w:rPr>
      <w:rFonts w:asciiTheme="minorHAnsi" w:hAnsiTheme="minorHAnsi" w:cstheme="minorHAnsi"/>
      <w:sz w:val="20"/>
      <w:szCs w:val="20"/>
    </w:rPr>
  </w:style>
  <w:style w:type="paragraph" w:styleId="Bibliography">
    <w:name w:val="Bibliography"/>
    <w:basedOn w:val="Normal"/>
    <w:next w:val="Normal"/>
    <w:uiPriority w:val="37"/>
    <w:unhideWhenUsed/>
    <w:rsid w:val="00415B08"/>
    <w:pPr>
      <w:spacing w:line="480" w:lineRule="auto"/>
      <w:ind w:left="720" w:hanging="720"/>
    </w:pPr>
  </w:style>
  <w:style w:type="paragraph" w:styleId="NoSpacing">
    <w:name w:val="No Spacing"/>
    <w:uiPriority w:val="1"/>
    <w:qFormat/>
    <w:rsid w:val="00261C91"/>
  </w:style>
  <w:style w:type="paragraph" w:customStyle="1" w:styleId="Prelim">
    <w:name w:val="Prelim"/>
    <w:basedOn w:val="NoSpacing"/>
    <w:qFormat/>
    <w:rsid w:val="00261C91"/>
    <w:rPr>
      <w:rFonts w:ascii="Times New Roman" w:hAnsi="Times New Roman"/>
      <w:b/>
      <w:smallCaps/>
      <w:sz w:val="28"/>
      <w:szCs w:val="22"/>
    </w:rPr>
  </w:style>
  <w:style w:type="character" w:styleId="Hyperlink">
    <w:name w:val="Hyperlink"/>
    <w:basedOn w:val="DefaultParagraphFont"/>
    <w:uiPriority w:val="99"/>
    <w:unhideWhenUsed/>
    <w:rsid w:val="00077B30"/>
    <w:rPr>
      <w:color w:val="0563C1" w:themeColor="hyperlink"/>
      <w:u w:val="single"/>
    </w:rPr>
  </w:style>
  <w:style w:type="character" w:customStyle="1" w:styleId="Heading4Char">
    <w:name w:val="Heading 4 Char"/>
    <w:basedOn w:val="DefaultParagraphFont"/>
    <w:link w:val="Heading4"/>
    <w:uiPriority w:val="9"/>
    <w:rsid w:val="003C4CBF"/>
    <w:rPr>
      <w:rFonts w:asciiTheme="majorHAnsi" w:eastAsiaTheme="majorEastAsia" w:hAnsiTheme="majorHAnsi" w:cstheme="majorBidi"/>
      <w:i/>
      <w:iCs/>
      <w:color w:val="2F5496" w:themeColor="accent1" w:themeShade="BF"/>
    </w:rPr>
  </w:style>
  <w:style w:type="character" w:styleId="CommentReference">
    <w:name w:val="annotation reference"/>
    <w:basedOn w:val="DefaultParagraphFont"/>
    <w:uiPriority w:val="99"/>
    <w:semiHidden/>
    <w:unhideWhenUsed/>
    <w:rsid w:val="00E66656"/>
    <w:rPr>
      <w:sz w:val="16"/>
      <w:szCs w:val="16"/>
    </w:rPr>
  </w:style>
  <w:style w:type="paragraph" w:styleId="CommentText">
    <w:name w:val="annotation text"/>
    <w:basedOn w:val="Normal"/>
    <w:link w:val="CommentTextChar"/>
    <w:uiPriority w:val="99"/>
    <w:semiHidden/>
    <w:unhideWhenUsed/>
    <w:rsid w:val="00E66656"/>
    <w:rPr>
      <w:sz w:val="20"/>
      <w:szCs w:val="20"/>
    </w:rPr>
  </w:style>
  <w:style w:type="character" w:customStyle="1" w:styleId="CommentTextChar">
    <w:name w:val="Comment Text Char"/>
    <w:basedOn w:val="DefaultParagraphFont"/>
    <w:link w:val="CommentText"/>
    <w:uiPriority w:val="99"/>
    <w:semiHidden/>
    <w:rsid w:val="00E6665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66656"/>
    <w:rPr>
      <w:b/>
      <w:bCs/>
    </w:rPr>
  </w:style>
  <w:style w:type="character" w:customStyle="1" w:styleId="CommentSubjectChar">
    <w:name w:val="Comment Subject Char"/>
    <w:basedOn w:val="CommentTextChar"/>
    <w:link w:val="CommentSubject"/>
    <w:uiPriority w:val="99"/>
    <w:semiHidden/>
    <w:rsid w:val="00E66656"/>
    <w:rPr>
      <w:rFonts w:ascii="Times New Roman" w:hAnsi="Times New Roman"/>
      <w:b/>
      <w:bCs/>
      <w:sz w:val="20"/>
      <w:szCs w:val="20"/>
    </w:rPr>
  </w:style>
  <w:style w:type="paragraph" w:styleId="BalloonText">
    <w:name w:val="Balloon Text"/>
    <w:basedOn w:val="Normal"/>
    <w:link w:val="BalloonTextChar"/>
    <w:uiPriority w:val="99"/>
    <w:semiHidden/>
    <w:unhideWhenUsed/>
    <w:rsid w:val="00E66656"/>
    <w:rPr>
      <w:rFonts w:cs="Times New Roman"/>
      <w:sz w:val="18"/>
      <w:szCs w:val="18"/>
    </w:rPr>
  </w:style>
  <w:style w:type="character" w:customStyle="1" w:styleId="BalloonTextChar">
    <w:name w:val="Balloon Text Char"/>
    <w:basedOn w:val="DefaultParagraphFont"/>
    <w:link w:val="BalloonText"/>
    <w:uiPriority w:val="99"/>
    <w:semiHidden/>
    <w:rsid w:val="00E66656"/>
    <w:rPr>
      <w:rFonts w:ascii="Times New Roman" w:hAnsi="Times New Roman" w:cs="Times New Roman"/>
      <w:sz w:val="18"/>
      <w:szCs w:val="18"/>
    </w:rPr>
  </w:style>
  <w:style w:type="paragraph" w:styleId="NormalWeb">
    <w:name w:val="Normal (Web)"/>
    <w:basedOn w:val="Normal"/>
    <w:uiPriority w:val="99"/>
    <w:semiHidden/>
    <w:unhideWhenUsed/>
    <w:rsid w:val="009910C5"/>
    <w:pPr>
      <w:spacing w:before="100" w:beforeAutospacing="1" w:after="100" w:afterAutospacing="1"/>
    </w:pPr>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2850330">
      <w:bodyDiv w:val="1"/>
      <w:marLeft w:val="0"/>
      <w:marRight w:val="0"/>
      <w:marTop w:val="0"/>
      <w:marBottom w:val="0"/>
      <w:divBdr>
        <w:top w:val="none" w:sz="0" w:space="0" w:color="auto"/>
        <w:left w:val="none" w:sz="0" w:space="0" w:color="auto"/>
        <w:bottom w:val="none" w:sz="0" w:space="0" w:color="auto"/>
        <w:right w:val="none" w:sz="0" w:space="0" w:color="auto"/>
      </w:divBdr>
    </w:div>
    <w:div w:id="1532838667">
      <w:bodyDiv w:val="1"/>
      <w:marLeft w:val="0"/>
      <w:marRight w:val="0"/>
      <w:marTop w:val="0"/>
      <w:marBottom w:val="0"/>
      <w:divBdr>
        <w:top w:val="none" w:sz="0" w:space="0" w:color="auto"/>
        <w:left w:val="none" w:sz="0" w:space="0" w:color="auto"/>
        <w:bottom w:val="none" w:sz="0" w:space="0" w:color="auto"/>
        <w:right w:val="none" w:sz="0" w:space="0" w:color="auto"/>
      </w:divBdr>
    </w:div>
    <w:div w:id="1909415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jax.org/research-and-faculty/research-labs/the-harrison-lab/gerontology/life-span-as-a-biomarker"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424FC4-771F-B844-A213-CC27959A10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6</TotalTime>
  <Pages>11</Pages>
  <Words>31871</Words>
  <Characters>181666</Characters>
  <Application>Microsoft Office Word</Application>
  <DocSecurity>0</DocSecurity>
  <Lines>1513</Lines>
  <Paragraphs>4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145</cp:revision>
  <dcterms:created xsi:type="dcterms:W3CDTF">2019-07-24T15:16:00Z</dcterms:created>
  <dcterms:modified xsi:type="dcterms:W3CDTF">2019-12-18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UQreDn3f"/&gt;&lt;style id="http://www.zotero.org/styles/apa" locale="en-US"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